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98A0C" w14:textId="4C01C307" w:rsidR="00BD7672" w:rsidRPr="008613B3" w:rsidRDefault="00BD7672" w:rsidP="00BD7672">
      <w:pPr>
        <w:ind w:firstLine="0"/>
        <w:jc w:val="center"/>
        <w:rPr>
          <w:color w:val="000000" w:themeColor="text1"/>
        </w:rPr>
      </w:pPr>
      <w:r w:rsidRPr="008613B3">
        <w:rPr>
          <w:color w:val="000000" w:themeColor="text1"/>
        </w:rPr>
        <w:t>Electronic supplement</w:t>
      </w:r>
    </w:p>
    <w:p w14:paraId="7AA3D29F" w14:textId="79D415A5" w:rsidR="00BD7672" w:rsidRPr="008613B3" w:rsidRDefault="00BD7672" w:rsidP="00BD7672">
      <w:pPr>
        <w:ind w:firstLine="0"/>
        <w:jc w:val="center"/>
        <w:rPr>
          <w:color w:val="000000" w:themeColor="text1"/>
        </w:rPr>
      </w:pPr>
    </w:p>
    <w:p w14:paraId="584F4CC2" w14:textId="77777777" w:rsidR="00BD7672" w:rsidRPr="008613B3" w:rsidRDefault="00BD7672" w:rsidP="00BD7672">
      <w:pPr>
        <w:ind w:firstLine="0"/>
        <w:jc w:val="center"/>
        <w:rPr>
          <w:color w:val="000000" w:themeColor="text1"/>
        </w:rPr>
      </w:pPr>
    </w:p>
    <w:p w14:paraId="269586F9" w14:textId="76CE5D04" w:rsidR="005B3783" w:rsidRPr="008613B3" w:rsidRDefault="003B7D6B" w:rsidP="006B5D9E">
      <w:pPr>
        <w:pStyle w:val="Heading1"/>
        <w:rPr>
          <w:color w:val="000000" w:themeColor="text1"/>
        </w:rPr>
      </w:pPr>
      <w:r w:rsidRPr="008613B3">
        <w:rPr>
          <w:color w:val="000000" w:themeColor="text1"/>
        </w:rPr>
        <w:t xml:space="preserve">Implications of </w:t>
      </w:r>
      <w:r w:rsidR="00AD672E" w:rsidRPr="008613B3">
        <w:rPr>
          <w:color w:val="000000" w:themeColor="text1"/>
        </w:rPr>
        <w:t>Practice Variability</w:t>
      </w:r>
    </w:p>
    <w:p w14:paraId="3AE0F811" w14:textId="63998368" w:rsidR="006B5D9E" w:rsidRPr="008613B3" w:rsidRDefault="006B5D9E" w:rsidP="006B5D9E">
      <w:pPr>
        <w:rPr>
          <w:color w:val="000000" w:themeColor="text1"/>
        </w:rPr>
      </w:pPr>
    </w:p>
    <w:p w14:paraId="135327D1" w14:textId="11AB481E" w:rsidR="006B5D9E" w:rsidRPr="008613B3" w:rsidRDefault="006B5D9E" w:rsidP="006B5D9E">
      <w:pPr>
        <w:ind w:firstLine="0"/>
        <w:jc w:val="center"/>
        <w:rPr>
          <w:b/>
          <w:color w:val="000000" w:themeColor="text1"/>
          <w:sz w:val="28"/>
        </w:rPr>
      </w:pPr>
      <w:r w:rsidRPr="008613B3">
        <w:rPr>
          <w:b/>
          <w:color w:val="000000" w:themeColor="text1"/>
          <w:sz w:val="28"/>
        </w:rPr>
        <w:t>Daniel I. Sessler, MD</w:t>
      </w:r>
    </w:p>
    <w:p w14:paraId="72FA549A" w14:textId="5F3D1C3B" w:rsidR="006B5D9E" w:rsidRPr="008613B3" w:rsidRDefault="006B5D9E" w:rsidP="006B5D9E">
      <w:pPr>
        <w:ind w:firstLine="0"/>
        <w:jc w:val="center"/>
        <w:rPr>
          <w:color w:val="000000" w:themeColor="text1"/>
        </w:rPr>
      </w:pPr>
    </w:p>
    <w:p w14:paraId="4670FD44" w14:textId="56F48C34" w:rsidR="006B5D9E" w:rsidRPr="008613B3" w:rsidRDefault="00850B14" w:rsidP="00850B14">
      <w:pPr>
        <w:ind w:firstLine="0"/>
        <w:jc w:val="left"/>
        <w:rPr>
          <w:rFonts w:cs="Arial"/>
          <w:color w:val="000000" w:themeColor="text1"/>
          <w:szCs w:val="24"/>
        </w:rPr>
      </w:pPr>
      <w:r w:rsidRPr="008613B3">
        <w:rPr>
          <w:rFonts w:cs="Arial"/>
          <w:color w:val="000000" w:themeColor="text1"/>
          <w:szCs w:val="24"/>
        </w:rPr>
        <w:t xml:space="preserve">Department of </w:t>
      </w:r>
      <w:r w:rsidRPr="008613B3">
        <w:rPr>
          <w:rFonts w:cs="Arial"/>
          <w:b/>
          <w:smallCaps/>
          <w:color w:val="000000" w:themeColor="text1"/>
          <w:szCs w:val="24"/>
        </w:rPr>
        <w:t>O</w:t>
      </w:r>
      <w:r w:rsidRPr="008613B3">
        <w:rPr>
          <w:rFonts w:cs="Arial"/>
          <w:smallCaps/>
          <w:color w:val="000000" w:themeColor="text1"/>
          <w:szCs w:val="24"/>
        </w:rPr>
        <w:t xml:space="preserve">utcomes </w:t>
      </w:r>
      <w:r w:rsidRPr="008613B3">
        <w:rPr>
          <w:rFonts w:cs="Arial"/>
          <w:b/>
          <w:smallCaps/>
          <w:color w:val="000000" w:themeColor="text1"/>
          <w:szCs w:val="24"/>
        </w:rPr>
        <w:t>R</w:t>
      </w:r>
      <w:r w:rsidRPr="008613B3">
        <w:rPr>
          <w:rFonts w:cs="Arial"/>
          <w:smallCaps/>
          <w:color w:val="000000" w:themeColor="text1"/>
          <w:szCs w:val="24"/>
        </w:rPr>
        <w:t>esearch</w:t>
      </w:r>
      <w:r w:rsidRPr="008613B3">
        <w:rPr>
          <w:rFonts w:cs="Arial"/>
          <w:color w:val="000000" w:themeColor="text1"/>
          <w:szCs w:val="24"/>
        </w:rPr>
        <w:t>, Cleveland Clinic.</w:t>
      </w:r>
    </w:p>
    <w:p w14:paraId="215BF8BA" w14:textId="77777777" w:rsidR="00850B14" w:rsidRPr="008613B3" w:rsidRDefault="00850B14" w:rsidP="00850B14">
      <w:pPr>
        <w:ind w:firstLine="0"/>
        <w:jc w:val="left"/>
        <w:rPr>
          <w:color w:val="000000" w:themeColor="text1"/>
        </w:rPr>
      </w:pPr>
    </w:p>
    <w:p w14:paraId="139088BF" w14:textId="41883A28" w:rsidR="006B5D9E" w:rsidRPr="008613B3" w:rsidRDefault="006B5D9E" w:rsidP="006B5D9E">
      <w:pPr>
        <w:ind w:firstLine="0"/>
        <w:jc w:val="left"/>
        <w:rPr>
          <w:rFonts w:cs="Arial"/>
          <w:color w:val="000000" w:themeColor="text1"/>
          <w:szCs w:val="24"/>
        </w:rPr>
      </w:pPr>
      <w:r w:rsidRPr="008613B3">
        <w:rPr>
          <w:rFonts w:cs="Arial"/>
          <w:color w:val="000000" w:themeColor="text1"/>
          <w:szCs w:val="24"/>
        </w:rPr>
        <w:t xml:space="preserve">Address correspondence to Daniel I. Sessler, M.D., Michael Cudahy Professor and Chair, Department of </w:t>
      </w:r>
      <w:r w:rsidR="00850B14" w:rsidRPr="008613B3">
        <w:rPr>
          <w:rFonts w:cs="Arial"/>
          <w:b/>
          <w:smallCaps/>
          <w:color w:val="000000" w:themeColor="text1"/>
          <w:szCs w:val="24"/>
        </w:rPr>
        <w:t>O</w:t>
      </w:r>
      <w:r w:rsidR="00850B14" w:rsidRPr="008613B3">
        <w:rPr>
          <w:rFonts w:cs="Arial"/>
          <w:smallCaps/>
          <w:color w:val="000000" w:themeColor="text1"/>
          <w:szCs w:val="24"/>
        </w:rPr>
        <w:t xml:space="preserve">utcomes </w:t>
      </w:r>
      <w:r w:rsidR="00850B14" w:rsidRPr="008613B3">
        <w:rPr>
          <w:rFonts w:cs="Arial"/>
          <w:b/>
          <w:smallCaps/>
          <w:color w:val="000000" w:themeColor="text1"/>
          <w:szCs w:val="24"/>
        </w:rPr>
        <w:t>R</w:t>
      </w:r>
      <w:r w:rsidR="00850B14" w:rsidRPr="008613B3">
        <w:rPr>
          <w:rFonts w:cs="Arial"/>
          <w:smallCaps/>
          <w:color w:val="000000" w:themeColor="text1"/>
          <w:szCs w:val="24"/>
        </w:rPr>
        <w:t>esearch</w:t>
      </w:r>
      <w:r w:rsidRPr="008613B3">
        <w:rPr>
          <w:rFonts w:cs="Arial"/>
          <w:color w:val="000000" w:themeColor="text1"/>
          <w:szCs w:val="24"/>
        </w:rPr>
        <w:t xml:space="preserve">, Anesthesiology Institute, Cleveland Clinic, 9500 Euclid Ave — P77, Cleveland, OH   44195. Tel: 216-444-4900, Fax: 216-444-6135, Email: </w:t>
      </w:r>
      <w:hyperlink r:id="rId6" w:history="1">
        <w:r w:rsidRPr="008613B3">
          <w:rPr>
            <w:rFonts w:cs="Arial"/>
            <w:color w:val="000000" w:themeColor="text1"/>
            <w:szCs w:val="24"/>
            <w:u w:val="single" w:color="DCA10D"/>
          </w:rPr>
          <w:t>DS@OR.org</w:t>
        </w:r>
      </w:hyperlink>
      <w:r w:rsidRPr="008613B3">
        <w:rPr>
          <w:rFonts w:cs="Arial"/>
          <w:color w:val="000000" w:themeColor="text1"/>
          <w:szCs w:val="24"/>
        </w:rPr>
        <w:t xml:space="preserve">, Web: </w:t>
      </w:r>
      <w:hyperlink r:id="rId7" w:history="1">
        <w:r w:rsidRPr="008613B3">
          <w:rPr>
            <w:rFonts w:cs="Arial"/>
            <w:color w:val="000000" w:themeColor="text1"/>
            <w:szCs w:val="24"/>
            <w:u w:val="single" w:color="DCA10D"/>
          </w:rPr>
          <w:t>www.OR.org</w:t>
        </w:r>
      </w:hyperlink>
      <w:r w:rsidRPr="008613B3">
        <w:rPr>
          <w:rFonts w:cs="Arial"/>
          <w:color w:val="000000" w:themeColor="text1"/>
          <w:szCs w:val="24"/>
        </w:rPr>
        <w:t>.</w:t>
      </w:r>
    </w:p>
    <w:p w14:paraId="249F22D4" w14:textId="04A39911" w:rsidR="00503D4E" w:rsidRPr="008613B3" w:rsidRDefault="00503D4E" w:rsidP="006B5D9E">
      <w:pPr>
        <w:ind w:firstLine="0"/>
        <w:jc w:val="left"/>
        <w:rPr>
          <w:rFonts w:cs="Arial"/>
          <w:color w:val="000000" w:themeColor="text1"/>
          <w:szCs w:val="24"/>
        </w:rPr>
      </w:pPr>
    </w:p>
    <w:p w14:paraId="1333E12B" w14:textId="2A3FCF0F" w:rsidR="00503D4E" w:rsidRPr="008613B3" w:rsidRDefault="00503D4E" w:rsidP="006B5D9E">
      <w:pPr>
        <w:ind w:firstLine="0"/>
        <w:jc w:val="left"/>
        <w:rPr>
          <w:rFonts w:cs="Arial"/>
          <w:color w:val="000000" w:themeColor="text1"/>
          <w:szCs w:val="24"/>
        </w:rPr>
      </w:pPr>
      <w:r w:rsidRPr="008613B3">
        <w:rPr>
          <w:rFonts w:cs="Arial"/>
          <w:color w:val="000000" w:themeColor="text1"/>
          <w:szCs w:val="24"/>
        </w:rPr>
        <w:t>Funding: Supported by internal funds only.</w:t>
      </w:r>
    </w:p>
    <w:p w14:paraId="2F1A5DD6" w14:textId="25A9F834" w:rsidR="00503D4E" w:rsidRPr="008613B3" w:rsidRDefault="00503D4E" w:rsidP="006B5D9E">
      <w:pPr>
        <w:ind w:firstLine="0"/>
        <w:jc w:val="left"/>
        <w:rPr>
          <w:rFonts w:cs="Arial"/>
          <w:color w:val="000000" w:themeColor="text1"/>
          <w:szCs w:val="24"/>
        </w:rPr>
      </w:pPr>
      <w:r w:rsidRPr="008613B3">
        <w:rPr>
          <w:rFonts w:cs="Arial"/>
          <w:color w:val="000000" w:themeColor="text1"/>
          <w:szCs w:val="24"/>
        </w:rPr>
        <w:t>Conflicts of interest: None.</w:t>
      </w:r>
    </w:p>
    <w:p w14:paraId="2D626047" w14:textId="1A24B249" w:rsidR="006B5D9E" w:rsidRPr="008613B3" w:rsidRDefault="006B5D9E" w:rsidP="006B5D9E">
      <w:pPr>
        <w:spacing w:after="0"/>
        <w:ind w:firstLine="0"/>
        <w:rPr>
          <w:color w:val="000000" w:themeColor="text1"/>
        </w:rPr>
      </w:pPr>
    </w:p>
    <w:p w14:paraId="0CD84A8D" w14:textId="60B0C742" w:rsidR="00503D4E" w:rsidRPr="008613B3" w:rsidRDefault="00503D4E" w:rsidP="006B5D9E">
      <w:pPr>
        <w:spacing w:after="0"/>
        <w:ind w:firstLine="0"/>
        <w:rPr>
          <w:color w:val="000000" w:themeColor="text1"/>
        </w:rPr>
      </w:pPr>
    </w:p>
    <w:p w14:paraId="78D9061D" w14:textId="77777777" w:rsidR="00503D4E" w:rsidRPr="008613B3" w:rsidRDefault="00503D4E" w:rsidP="006B5D9E">
      <w:pPr>
        <w:spacing w:after="0"/>
        <w:ind w:firstLine="0"/>
        <w:rPr>
          <w:color w:val="000000" w:themeColor="text1"/>
        </w:rPr>
      </w:pPr>
    </w:p>
    <w:p w14:paraId="527B5FF8" w14:textId="38CC9041" w:rsidR="00503D4E" w:rsidRPr="008613B3" w:rsidRDefault="00503D4E">
      <w:pPr>
        <w:spacing w:after="0"/>
        <w:ind w:firstLine="0"/>
        <w:jc w:val="left"/>
        <w:rPr>
          <w:color w:val="000000" w:themeColor="text1"/>
        </w:rPr>
      </w:pPr>
      <w:r w:rsidRPr="008613B3">
        <w:rPr>
          <w:color w:val="000000" w:themeColor="text1"/>
        </w:rPr>
        <w:br w:type="page"/>
      </w:r>
    </w:p>
    <w:p w14:paraId="0A684FC7" w14:textId="071D0146" w:rsidR="00EE1D41" w:rsidRPr="008613B3" w:rsidRDefault="006F584E">
      <w:pPr>
        <w:spacing w:line="360" w:lineRule="auto"/>
        <w:rPr>
          <w:color w:val="000000" w:themeColor="text1"/>
        </w:rPr>
      </w:pPr>
      <w:r w:rsidRPr="008613B3">
        <w:rPr>
          <w:color w:val="000000" w:themeColor="text1"/>
        </w:rPr>
        <w:lastRenderedPageBreak/>
        <w:t xml:space="preserve">Clinicians </w:t>
      </w:r>
      <w:r w:rsidR="00DF3702" w:rsidRPr="008613B3">
        <w:rPr>
          <w:color w:val="000000" w:themeColor="text1"/>
        </w:rPr>
        <w:t>strive to</w:t>
      </w:r>
      <w:r w:rsidRPr="008613B3">
        <w:rPr>
          <w:color w:val="000000" w:themeColor="text1"/>
        </w:rPr>
        <w:t xml:space="preserve"> practice evidence-based medicine. The difficulty is that </w:t>
      </w:r>
      <w:r w:rsidR="0059000A" w:rsidRPr="008613B3">
        <w:rPr>
          <w:color w:val="000000" w:themeColor="text1"/>
        </w:rPr>
        <w:t>little</w:t>
      </w:r>
      <w:r w:rsidRPr="008613B3">
        <w:rPr>
          <w:color w:val="000000" w:themeColor="text1"/>
        </w:rPr>
        <w:t xml:space="preserve"> routine care has actually been validated in robust</w:t>
      </w:r>
      <w:r w:rsidR="004550DC" w:rsidRPr="008613B3">
        <w:rPr>
          <w:color w:val="000000" w:themeColor="text1"/>
        </w:rPr>
        <w:t xml:space="preserve"> clinical</w:t>
      </w:r>
      <w:r w:rsidRPr="008613B3">
        <w:rPr>
          <w:color w:val="000000" w:themeColor="text1"/>
        </w:rPr>
        <w:t xml:space="preserve"> trials. </w:t>
      </w:r>
      <w:r w:rsidR="00A91F36" w:rsidRPr="008613B3">
        <w:rPr>
          <w:color w:val="000000" w:themeColor="text1"/>
        </w:rPr>
        <w:t>Consequently</w:t>
      </w:r>
      <w:r w:rsidR="009E37CB" w:rsidRPr="008613B3">
        <w:rPr>
          <w:color w:val="000000" w:themeColor="text1"/>
        </w:rPr>
        <w:t>,</w:t>
      </w:r>
      <w:r w:rsidRPr="008613B3">
        <w:rPr>
          <w:color w:val="000000" w:themeColor="text1"/>
        </w:rPr>
        <w:t xml:space="preserve"> </w:t>
      </w:r>
      <w:r w:rsidR="005D7C9D" w:rsidRPr="008613B3">
        <w:rPr>
          <w:color w:val="000000" w:themeColor="text1"/>
        </w:rPr>
        <w:t>many</w:t>
      </w:r>
      <w:r w:rsidR="00DD4FDE" w:rsidRPr="008613B3">
        <w:rPr>
          <w:color w:val="000000" w:themeColor="text1"/>
        </w:rPr>
        <w:t xml:space="preserve"> generally accepted</w:t>
      </w:r>
      <w:r w:rsidR="005D7C9D" w:rsidRPr="008613B3">
        <w:rPr>
          <w:color w:val="000000" w:themeColor="text1"/>
        </w:rPr>
        <w:t xml:space="preserve"> clinical approaches are</w:t>
      </w:r>
      <w:r w:rsidR="00BC4746" w:rsidRPr="008613B3">
        <w:rPr>
          <w:color w:val="000000" w:themeColor="text1"/>
        </w:rPr>
        <w:t xml:space="preserve"> neither supported nor refuted</w:t>
      </w:r>
      <w:r w:rsidR="00A643AD" w:rsidRPr="008613B3">
        <w:rPr>
          <w:color w:val="000000" w:themeColor="text1"/>
        </w:rPr>
        <w:t xml:space="preserve"> by available research</w:t>
      </w:r>
      <w:r w:rsidR="00A43AA7" w:rsidRPr="008613B3">
        <w:rPr>
          <w:color w:val="000000" w:themeColor="text1"/>
        </w:rPr>
        <w:t>, having instead developed piece-meal</w:t>
      </w:r>
      <w:r w:rsidR="00932A32" w:rsidRPr="008613B3">
        <w:rPr>
          <w:color w:val="000000" w:themeColor="text1"/>
        </w:rPr>
        <w:t xml:space="preserve"> from improvements and </w:t>
      </w:r>
      <w:r w:rsidR="00034957" w:rsidRPr="008613B3">
        <w:rPr>
          <w:color w:val="000000" w:themeColor="text1"/>
        </w:rPr>
        <w:t>clinician experience</w:t>
      </w:r>
      <w:r w:rsidR="00A643AD" w:rsidRPr="008613B3">
        <w:rPr>
          <w:color w:val="000000" w:themeColor="text1"/>
        </w:rPr>
        <w:t>.</w:t>
      </w:r>
      <w:r w:rsidR="00E43389" w:rsidRPr="008613B3">
        <w:rPr>
          <w:color w:val="000000" w:themeColor="text1"/>
        </w:rPr>
        <w:t xml:space="preserve"> </w:t>
      </w:r>
      <w:r w:rsidR="00756BBE" w:rsidRPr="008613B3">
        <w:rPr>
          <w:color w:val="000000" w:themeColor="text1"/>
        </w:rPr>
        <w:t xml:space="preserve">Perhaps consequently, clinical practices quite reasonably vary considerably among clinicians within institutions, and even more across institutions and around the world. </w:t>
      </w:r>
      <w:r w:rsidR="00E43389" w:rsidRPr="008613B3">
        <w:rPr>
          <w:color w:val="000000" w:themeColor="text1"/>
        </w:rPr>
        <w:t xml:space="preserve">Insufficient knowledge </w:t>
      </w:r>
      <w:r w:rsidR="00BB6560" w:rsidRPr="008613B3">
        <w:rPr>
          <w:color w:val="000000" w:themeColor="text1"/>
        </w:rPr>
        <w:t xml:space="preserve">is hardly limited to anesthetic management, </w:t>
      </w:r>
      <w:r w:rsidR="009F56E7" w:rsidRPr="008613B3">
        <w:rPr>
          <w:color w:val="000000" w:themeColor="text1"/>
        </w:rPr>
        <w:t>and extends</w:t>
      </w:r>
      <w:r w:rsidR="00E43389" w:rsidRPr="008613B3">
        <w:rPr>
          <w:color w:val="000000" w:themeColor="text1"/>
        </w:rPr>
        <w:t xml:space="preserve"> to surgical practice</w:t>
      </w:r>
      <w:r w:rsidR="00BB6560" w:rsidRPr="008613B3">
        <w:rPr>
          <w:color w:val="000000" w:themeColor="text1"/>
        </w:rPr>
        <w:t xml:space="preserve"> and all other areas of medicine. </w:t>
      </w:r>
      <w:r w:rsidR="00A97D8D" w:rsidRPr="008613B3">
        <w:rPr>
          <w:color w:val="000000" w:themeColor="text1"/>
        </w:rPr>
        <w:t xml:space="preserve"> </w:t>
      </w:r>
      <w:r w:rsidR="00A643AD" w:rsidRPr="008613B3">
        <w:rPr>
          <w:color w:val="000000" w:themeColor="text1"/>
        </w:rPr>
        <w:t xml:space="preserve"> </w:t>
      </w:r>
    </w:p>
    <w:p w14:paraId="7F1A5D8E" w14:textId="405ECEBD" w:rsidR="00F42518" w:rsidRPr="008613B3" w:rsidRDefault="00EE1D41">
      <w:pPr>
        <w:spacing w:line="360" w:lineRule="auto"/>
        <w:rPr>
          <w:color w:val="000000" w:themeColor="text1"/>
        </w:rPr>
      </w:pPr>
      <w:r w:rsidRPr="008613B3">
        <w:rPr>
          <w:color w:val="000000" w:themeColor="text1"/>
        </w:rPr>
        <w:t>Even across major variations in practice, there is little convincing evidence that one approach is preferable to another.</w:t>
      </w:r>
      <w:r w:rsidRPr="008613B3">
        <w:rPr>
          <w:color w:val="000000" w:themeColor="text1"/>
        </w:rPr>
        <w:fldChar w:fldCharType="begin"/>
      </w:r>
      <w:r w:rsidR="00511494" w:rsidRPr="008613B3">
        <w:rPr>
          <w:color w:val="000000" w:themeColor="text1"/>
        </w:rPr>
        <w:instrText xml:space="preserve"> ADDIN EN.CITE &lt;EndNote&gt;&lt;Cite&gt;&lt;Author&gt;Onuoha&lt;/Author&gt;&lt;Year&gt;2014&lt;/Year&gt;&lt;RecNum&gt;19822&lt;/RecNum&gt;&lt;DisplayText&gt;&lt;style face="superscript"&gt;1&lt;/style&gt;&lt;/DisplayText&gt;&lt;record&gt;&lt;rec-number&gt;19822&lt;/rec-number&gt;&lt;foreign-keys&gt;&lt;key app="EN" db-id="ddf2wp9retp5ttezfxixpvrlezr5pwdeav0r" timestamp="1562791041" guid="f0e6d773-6540-43c4-adcd-60e68c457ef7"&gt;19822&lt;/key&gt;&lt;/foreign-keys&gt;&lt;ref-type name="Journal Article"&gt;17&lt;/ref-type&gt;&lt;contributors&gt;&lt;authors&gt;&lt;author&gt;Onuoha, O. C.&lt;/author&gt;&lt;author&gt;Arkoosh, V. A.&lt;/author&gt;&lt;author&gt;Fleisher, L. A.&lt;/author&gt;&lt;/authors&gt;&lt;/contributors&gt;&lt;auth-address&gt;Department of Anesthesiology and Critical Care, Perelman School of Medicine, University of Pennsylvania, Philadelphia, Pennsylvania.&lt;/auth-address&gt;&lt;titles&gt;&lt;title&gt;Choosing wisely in anesthesiology: the gap between evidence and practice&lt;/title&gt;&lt;secondary-title&gt;JAMA Intern Med&lt;/secondary-title&gt;&lt;/titles&gt;&lt;periodical&gt;&lt;full-title&gt;JAMA Intern Med&lt;/full-title&gt;&lt;/periodical&gt;&lt;pages&gt;1391-5&lt;/pages&gt;&lt;volume&gt;174&lt;/volume&gt;&lt;number&gt;8&lt;/number&gt;&lt;edition&gt;2014/06/18&lt;/edition&gt;&lt;keywords&gt;&lt;keyword&gt;Anesthesiology/*standards&lt;/keyword&gt;&lt;keyword&gt;Colloids/therapeutic use&lt;/keyword&gt;&lt;keyword&gt;Data Collection&lt;/keyword&gt;&lt;keyword&gt;Erythrocyte Transfusion/statistics &amp;amp; numerical data&lt;/keyword&gt;&lt;keyword&gt;Evidence-Based Medicine/*methods&lt;/keyword&gt;&lt;keyword&gt;Exercise Test/statistics &amp;amp; numerical data&lt;/keyword&gt;&lt;keyword&gt;Female&lt;/keyword&gt;&lt;keyword&gt;Humans&lt;/keyword&gt;&lt;keyword&gt;Male&lt;/keyword&gt;&lt;keyword&gt;Practice Guidelines as Topic/*standards&lt;/keyword&gt;&lt;keyword&gt;Preoperative Care/standards&lt;/keyword&gt;&lt;/keywords&gt;&lt;dates&gt;&lt;year&gt;2014&lt;/year&gt;&lt;pub-dates&gt;&lt;date&gt;Aug&lt;/date&gt;&lt;/pub-dates&gt;&lt;/dates&gt;&lt;isbn&gt;2168-6114 (Electronic)&amp;#xD;2168-6106 (Linking)&lt;/isbn&gt;&lt;accession-num&gt;24935711&lt;/accession-num&gt;&lt;urls&gt;&lt;related-urls&gt;&lt;url&gt;https://www.ncbi.nlm.nih.gov/pubmed/24935711&lt;/url&gt;&lt;url&gt;https://jamanetwork.com/journals/jamainternalmedicine/articlepdf/1881017/isc140004.pdf&lt;/url&gt;&lt;/related-urls&gt;&lt;/urls&gt;&lt;electronic-resource-num&gt;10.1001/jamainternmed.2014.2309&lt;/electronic-resource-num&gt;&lt;/record&gt;&lt;/Cite&gt;&lt;/EndNote&gt;</w:instrText>
      </w:r>
      <w:r w:rsidRPr="008613B3">
        <w:rPr>
          <w:color w:val="000000" w:themeColor="text1"/>
        </w:rPr>
        <w:fldChar w:fldCharType="separate"/>
      </w:r>
      <w:r w:rsidRPr="008613B3">
        <w:rPr>
          <w:noProof/>
          <w:color w:val="000000" w:themeColor="text1"/>
          <w:vertAlign w:val="superscript"/>
        </w:rPr>
        <w:t>1</w:t>
      </w:r>
      <w:r w:rsidRPr="008613B3">
        <w:rPr>
          <w:color w:val="000000" w:themeColor="text1"/>
        </w:rPr>
        <w:fldChar w:fldCharType="end"/>
      </w:r>
      <w:r w:rsidRPr="008613B3">
        <w:rPr>
          <w:color w:val="000000" w:themeColor="text1"/>
        </w:rPr>
        <w:t xml:space="preserve"> Consider, for example, the limited </w:t>
      </w:r>
      <w:r w:rsidR="002310E5" w:rsidRPr="008613B3">
        <w:rPr>
          <w:color w:val="000000" w:themeColor="text1"/>
        </w:rPr>
        <w:t xml:space="preserve">supporting </w:t>
      </w:r>
      <w:r w:rsidRPr="008613B3">
        <w:rPr>
          <w:color w:val="000000" w:themeColor="text1"/>
        </w:rPr>
        <w:t>evidence</w:t>
      </w:r>
      <w:r w:rsidR="002310E5" w:rsidRPr="008613B3">
        <w:rPr>
          <w:color w:val="000000" w:themeColor="text1"/>
        </w:rPr>
        <w:t xml:space="preserve"> (or</w:t>
      </w:r>
      <w:r w:rsidR="00754033" w:rsidRPr="008613B3">
        <w:rPr>
          <w:color w:val="000000" w:themeColor="text1"/>
        </w:rPr>
        <w:t xml:space="preserve"> compelling</w:t>
      </w:r>
      <w:r w:rsidR="002310E5" w:rsidRPr="008613B3">
        <w:rPr>
          <w:color w:val="000000" w:themeColor="text1"/>
        </w:rPr>
        <w:t xml:space="preserve"> evidence against)</w:t>
      </w:r>
      <w:r w:rsidRPr="008613B3">
        <w:rPr>
          <w:color w:val="000000" w:themeColor="text1"/>
        </w:rPr>
        <w:t xml:space="preserve"> stress testing or tomographic angiography,</w:t>
      </w:r>
      <w:r w:rsidR="009C315B" w:rsidRPr="008613B3">
        <w:rPr>
          <w:color w:val="000000" w:themeColor="text1"/>
        </w:rPr>
        <w:fldChar w:fldCharType="begin">
          <w:fldData xml:space="preserve">PEVuZE5vdGU+PENpdGU+PEF1dGhvcj5Eb3VnbGFzPC9BdXRob3I+PFllYXI+MjAxNTwvWWVhcj48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iNTUy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</w:fldData>
        </w:fldChar>
      </w:r>
      <w:r w:rsidR="009C315B" w:rsidRPr="008613B3">
        <w:rPr>
          <w:color w:val="000000" w:themeColor="text1"/>
        </w:rPr>
        <w:instrText xml:space="preserve"> ADDIN EN.CITE </w:instrText>
      </w:r>
      <w:r w:rsidR="009C315B" w:rsidRPr="008613B3">
        <w:rPr>
          <w:color w:val="000000" w:themeColor="text1"/>
        </w:rPr>
        <w:fldChar w:fldCharType="begin">
          <w:fldData xml:space="preserve">PEVuZE5vdGU+PENpdGU+PEF1dGhvcj5Eb3VnbGFzPC9BdXRob3I+PFllYXI+MjAxNTwvWWVhcj48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iNTUy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</w:fldData>
        </w:fldChar>
      </w:r>
      <w:r w:rsidR="009C315B" w:rsidRPr="008613B3">
        <w:rPr>
          <w:color w:val="000000" w:themeColor="text1"/>
        </w:rPr>
        <w:instrText xml:space="preserve"> ADDIN EN.CITE.DATA </w:instrText>
      </w:r>
      <w:r w:rsidR="009C315B" w:rsidRPr="008613B3">
        <w:rPr>
          <w:color w:val="000000" w:themeColor="text1"/>
        </w:rPr>
      </w:r>
      <w:r w:rsidR="009C315B" w:rsidRPr="008613B3">
        <w:rPr>
          <w:color w:val="000000" w:themeColor="text1"/>
        </w:rPr>
        <w:fldChar w:fldCharType="end"/>
      </w:r>
      <w:r w:rsidR="009C315B" w:rsidRPr="008613B3">
        <w:rPr>
          <w:color w:val="000000" w:themeColor="text1"/>
        </w:rPr>
      </w:r>
      <w:r w:rsidR="009C315B" w:rsidRPr="008613B3">
        <w:rPr>
          <w:color w:val="000000" w:themeColor="text1"/>
        </w:rPr>
        <w:fldChar w:fldCharType="separate"/>
      </w:r>
      <w:r w:rsidR="009C315B" w:rsidRPr="008613B3">
        <w:rPr>
          <w:noProof/>
          <w:color w:val="000000" w:themeColor="text1"/>
          <w:vertAlign w:val="superscript"/>
        </w:rPr>
        <w:t>2-5</w:t>
      </w:r>
      <w:r w:rsidR="009C315B" w:rsidRPr="008613B3">
        <w:rPr>
          <w:color w:val="000000" w:themeColor="text1"/>
        </w:rPr>
        <w:fldChar w:fldCharType="end"/>
      </w:r>
      <w:r w:rsidRPr="008613B3">
        <w:rPr>
          <w:color w:val="000000" w:themeColor="text1"/>
        </w:rPr>
        <w:t xml:space="preserve"> volatile anesthetic toxicity in neonates,</w:t>
      </w:r>
      <w:r w:rsidR="009C315B" w:rsidRPr="008613B3">
        <w:rPr>
          <w:color w:val="000000" w:themeColor="text1"/>
        </w:rPr>
        <w:fldChar w:fldCharType="begin">
          <w:fldData xml:space="preserve">PEVuZE5vdGU+PENpdGU+PEF1dGhvcj5NY0Nhbm48L0F1dGhvcj48WWVhcj4yMDE5PC9ZZWFyPjxS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</w:fldData>
        </w:fldChar>
      </w:r>
      <w:r w:rsidR="009C315B" w:rsidRPr="008613B3">
        <w:rPr>
          <w:color w:val="000000" w:themeColor="text1"/>
        </w:rPr>
        <w:instrText xml:space="preserve"> ADDIN EN.CITE </w:instrText>
      </w:r>
      <w:r w:rsidR="009C315B" w:rsidRPr="008613B3">
        <w:rPr>
          <w:color w:val="000000" w:themeColor="text1"/>
        </w:rPr>
        <w:fldChar w:fldCharType="begin">
          <w:fldData xml:space="preserve">PEVuZE5vdGU+PENpdGU+PEF1dGhvcj5NY0Nhbm48L0F1dGhvcj48WWVhcj4yMDE5PC9ZZWFyPjxS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</w:fldData>
        </w:fldChar>
      </w:r>
      <w:r w:rsidR="009C315B" w:rsidRPr="008613B3">
        <w:rPr>
          <w:color w:val="000000" w:themeColor="text1"/>
        </w:rPr>
        <w:instrText xml:space="preserve"> ADDIN EN.CITE.DATA </w:instrText>
      </w:r>
      <w:r w:rsidR="009C315B" w:rsidRPr="008613B3">
        <w:rPr>
          <w:color w:val="000000" w:themeColor="text1"/>
        </w:rPr>
      </w:r>
      <w:r w:rsidR="009C315B" w:rsidRPr="008613B3">
        <w:rPr>
          <w:color w:val="000000" w:themeColor="text1"/>
        </w:rPr>
        <w:fldChar w:fldCharType="end"/>
      </w:r>
      <w:r w:rsidR="009C315B" w:rsidRPr="008613B3">
        <w:rPr>
          <w:color w:val="000000" w:themeColor="text1"/>
        </w:rPr>
      </w:r>
      <w:r w:rsidR="009C315B" w:rsidRPr="008613B3">
        <w:rPr>
          <w:color w:val="000000" w:themeColor="text1"/>
        </w:rPr>
        <w:fldChar w:fldCharType="separate"/>
      </w:r>
      <w:r w:rsidR="009C315B" w:rsidRPr="008613B3">
        <w:rPr>
          <w:noProof/>
          <w:color w:val="000000" w:themeColor="text1"/>
          <w:vertAlign w:val="superscript"/>
        </w:rPr>
        <w:t>6</w:t>
      </w:r>
      <w:r w:rsidR="009C315B" w:rsidRPr="008613B3">
        <w:rPr>
          <w:color w:val="000000" w:themeColor="text1"/>
        </w:rPr>
        <w:fldChar w:fldCharType="end"/>
      </w:r>
      <w:r w:rsidRPr="008613B3">
        <w:rPr>
          <w:color w:val="000000" w:themeColor="text1"/>
        </w:rPr>
        <w:t xml:space="preserve"> neuraxial versus general anesthesia,</w:t>
      </w:r>
      <w:r w:rsidR="009C315B" w:rsidRPr="008613B3">
        <w:rPr>
          <w:color w:val="000000" w:themeColor="text1"/>
        </w:rPr>
        <w:fldChar w:fldCharType="begin">
          <w:fldData xml:space="preserve">PEVuZE5vdGU+PENpdGU+PEF1dGhvcj5Kb2huc29uPC9BdXRob3I+PFllYXI+MjAxNjwvWWVhcj48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</w:fldData>
        </w:fldChar>
      </w:r>
      <w:r w:rsidR="009C315B" w:rsidRPr="008613B3">
        <w:rPr>
          <w:color w:val="000000" w:themeColor="text1"/>
        </w:rPr>
        <w:instrText xml:space="preserve"> ADDIN EN.CITE </w:instrText>
      </w:r>
      <w:r w:rsidR="009C315B" w:rsidRPr="008613B3">
        <w:rPr>
          <w:color w:val="000000" w:themeColor="text1"/>
        </w:rPr>
        <w:fldChar w:fldCharType="begin">
          <w:fldData xml:space="preserve">PEVuZE5vdGU+PENpdGU+PEF1dGhvcj5Kb2huc29uPC9BdXRob3I+PFllYXI+MjAxNjwvWWVhcj48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</w:fldData>
        </w:fldChar>
      </w:r>
      <w:r w:rsidR="009C315B" w:rsidRPr="008613B3">
        <w:rPr>
          <w:color w:val="000000" w:themeColor="text1"/>
        </w:rPr>
        <w:instrText xml:space="preserve"> ADDIN EN.CITE.DATA </w:instrText>
      </w:r>
      <w:r w:rsidR="009C315B" w:rsidRPr="008613B3">
        <w:rPr>
          <w:color w:val="000000" w:themeColor="text1"/>
        </w:rPr>
      </w:r>
      <w:r w:rsidR="009C315B" w:rsidRPr="008613B3">
        <w:rPr>
          <w:color w:val="000000" w:themeColor="text1"/>
        </w:rPr>
        <w:fldChar w:fldCharType="end"/>
      </w:r>
      <w:r w:rsidR="009C315B" w:rsidRPr="008613B3">
        <w:rPr>
          <w:color w:val="000000" w:themeColor="text1"/>
        </w:rPr>
      </w:r>
      <w:r w:rsidR="009C315B" w:rsidRPr="008613B3">
        <w:rPr>
          <w:color w:val="000000" w:themeColor="text1"/>
        </w:rPr>
        <w:fldChar w:fldCharType="separate"/>
      </w:r>
      <w:r w:rsidR="009C315B" w:rsidRPr="008613B3">
        <w:rPr>
          <w:noProof/>
          <w:color w:val="000000" w:themeColor="text1"/>
          <w:vertAlign w:val="superscript"/>
        </w:rPr>
        <w:t>7-9</w:t>
      </w:r>
      <w:r w:rsidR="009C315B" w:rsidRPr="008613B3">
        <w:rPr>
          <w:color w:val="000000" w:themeColor="text1"/>
        </w:rPr>
        <w:fldChar w:fldCharType="end"/>
      </w:r>
      <w:r w:rsidR="009C315B" w:rsidRPr="008613B3">
        <w:rPr>
          <w:color w:val="000000" w:themeColor="text1"/>
        </w:rPr>
        <w:t xml:space="preserve"> </w:t>
      </w:r>
      <w:r w:rsidRPr="008613B3">
        <w:rPr>
          <w:color w:val="000000" w:themeColor="text1"/>
        </w:rPr>
        <w:t xml:space="preserve"> intravenous versus volatile anesthesia,</w:t>
      </w:r>
      <w:r w:rsidR="009C315B" w:rsidRPr="008613B3">
        <w:rPr>
          <w:color w:val="000000" w:themeColor="text1"/>
        </w:rPr>
        <w:fldChar w:fldCharType="begin">
          <w:fldData xml:space="preserve">PEVuZE5vdGU+PENpdGU+PEF1dGhvcj5MZWU8L0F1dGhvcj48WWVhcj4yMDE1PC9ZZWFyPjxSZWNO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</w:fldData>
        </w:fldChar>
      </w:r>
      <w:r w:rsidR="009C315B" w:rsidRPr="008613B3">
        <w:rPr>
          <w:color w:val="000000" w:themeColor="text1"/>
        </w:rPr>
        <w:instrText xml:space="preserve"> ADDIN EN.CITE </w:instrText>
      </w:r>
      <w:r w:rsidR="009C315B" w:rsidRPr="008613B3">
        <w:rPr>
          <w:color w:val="000000" w:themeColor="text1"/>
        </w:rPr>
        <w:fldChar w:fldCharType="begin">
          <w:fldData xml:space="preserve">PEVuZE5vdGU+PENpdGU+PEF1dGhvcj5MZWU8L0F1dGhvcj48WWVhcj4yMDE1PC9ZZWFyPjxSZWNO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</w:fldData>
        </w:fldChar>
      </w:r>
      <w:r w:rsidR="009C315B" w:rsidRPr="008613B3">
        <w:rPr>
          <w:color w:val="000000" w:themeColor="text1"/>
        </w:rPr>
        <w:instrText xml:space="preserve"> ADDIN EN.CITE.DATA </w:instrText>
      </w:r>
      <w:r w:rsidR="009C315B" w:rsidRPr="008613B3">
        <w:rPr>
          <w:color w:val="000000" w:themeColor="text1"/>
        </w:rPr>
      </w:r>
      <w:r w:rsidR="009C315B" w:rsidRPr="008613B3">
        <w:rPr>
          <w:color w:val="000000" w:themeColor="text1"/>
        </w:rPr>
        <w:fldChar w:fldCharType="end"/>
      </w:r>
      <w:r w:rsidR="009C315B" w:rsidRPr="008613B3">
        <w:rPr>
          <w:color w:val="000000" w:themeColor="text1"/>
        </w:rPr>
      </w:r>
      <w:r w:rsidR="009C315B" w:rsidRPr="008613B3">
        <w:rPr>
          <w:color w:val="000000" w:themeColor="text1"/>
        </w:rPr>
        <w:fldChar w:fldCharType="separate"/>
      </w:r>
      <w:r w:rsidR="009C315B" w:rsidRPr="008613B3">
        <w:rPr>
          <w:noProof/>
          <w:color w:val="000000" w:themeColor="text1"/>
          <w:vertAlign w:val="superscript"/>
        </w:rPr>
        <w:t>10-12</w:t>
      </w:r>
      <w:r w:rsidR="009C315B" w:rsidRPr="008613B3">
        <w:rPr>
          <w:color w:val="000000" w:themeColor="text1"/>
        </w:rPr>
        <w:fldChar w:fldCharType="end"/>
      </w:r>
      <w:r w:rsidR="0031083B" w:rsidRPr="008613B3">
        <w:rPr>
          <w:color w:val="000000" w:themeColor="text1"/>
        </w:rPr>
        <w:t xml:space="preserve"> supplemental oxygen for prevention of surgical site infection,</w:t>
      </w:r>
      <w:r w:rsidR="009C315B" w:rsidRPr="008613B3">
        <w:rPr>
          <w:color w:val="000000" w:themeColor="text1"/>
        </w:rPr>
        <w:fldChar w:fldCharType="begin"/>
      </w:r>
      <w:r w:rsidR="009C315B" w:rsidRPr="008613B3">
        <w:rPr>
          <w:color w:val="000000" w:themeColor="text1"/>
        </w:rPr>
        <w:instrText xml:space="preserve"> ADDIN EN.CITE &lt;EndNote&gt;&lt;Cite&gt;&lt;Author&gt;Cohen&lt;/Author&gt;&lt;Year&gt;2018&lt;/Year&gt;&lt;RecNum&gt;18794&lt;/RecNum&gt;&lt;DisplayText&gt;&lt;style face="superscript"&gt;13&lt;/style&gt;&lt;/DisplayText&gt;&lt;record&gt;&lt;rec-number&gt;18794&lt;/rec-number&gt;&lt;foreign-keys&gt;&lt;key app="EN" db-id="ddf2wp9retp5ttezfxixpvrlezr5pwdeav0r" timestamp="1526955414"&gt;18794&lt;/key&gt;&lt;/foreign-keys&gt;&lt;ref-type name="Journal Article"&gt;17&lt;/ref-type&gt;&lt;contributors&gt;&lt;authors&gt;&lt;author&gt;Cohen, B.&lt;/author&gt;&lt;author&gt;Schacham, Y. N.&lt;/author&gt;&lt;author&gt;Ruetzler, K.&lt;/author&gt;&lt;author&gt;Ahuja, S.&lt;/author&gt;&lt;author&gt;Yang, D.&lt;/author&gt;&lt;author&gt;Mascha, E. J.&lt;/author&gt;&lt;author&gt;Barclay, A. B.&lt;/author&gt;&lt;author&gt;Hung, M. H.&lt;/author&gt;&lt;author&gt;Sessler, D. I.&lt;/author&gt;&lt;/authors&gt;&lt;/contributors&gt;&lt;titles&gt;&lt;title&gt;Effect of intraoperative hyperoxia on the incidence of surgical site infections: a meta-analysis&lt;/title&gt;&lt;secondary-title&gt;Br Journal Anaesth&lt;/secondary-title&gt;&lt;/titles&gt;&lt;periodical&gt;&lt;full-title&gt;Br Journal Anaesth&lt;/full-title&gt;&lt;/periodical&gt;&lt;pages&gt;1176-1186&lt;/pages&gt;&lt;volume&gt;120&lt;/volume&gt;&lt;dates&gt;&lt;year&gt;2018&lt;/year&gt;&lt;/dates&gt;&lt;isbn&gt;00070912&lt;/isbn&gt;&lt;urls&gt;&lt;/urls&gt;&lt;custom2&gt;DOR, CCF&lt;/custom2&gt;&lt;electronic-resource-num&gt;10.1016/j.bja.2018.02.027&lt;/electronic-resource-num&gt;&lt;/record&gt;&lt;/Cite&gt;&lt;/EndNote&gt;</w:instrText>
      </w:r>
      <w:r w:rsidR="009C315B" w:rsidRPr="008613B3">
        <w:rPr>
          <w:color w:val="000000" w:themeColor="text1"/>
        </w:rPr>
        <w:fldChar w:fldCharType="separate"/>
      </w:r>
      <w:r w:rsidR="009C315B" w:rsidRPr="008613B3">
        <w:rPr>
          <w:noProof/>
          <w:color w:val="000000" w:themeColor="text1"/>
          <w:vertAlign w:val="superscript"/>
        </w:rPr>
        <w:t>13</w:t>
      </w:r>
      <w:r w:rsidR="009C315B" w:rsidRPr="008613B3">
        <w:rPr>
          <w:color w:val="000000" w:themeColor="text1"/>
        </w:rPr>
        <w:fldChar w:fldCharType="end"/>
      </w:r>
      <w:r w:rsidRPr="008613B3">
        <w:rPr>
          <w:color w:val="000000" w:themeColor="text1"/>
        </w:rPr>
        <w:t xml:space="preserve"> and targeted temperature management for most any indication except neonatal hypoxia.</w:t>
      </w:r>
      <w:r w:rsidR="009C315B" w:rsidRPr="008613B3">
        <w:rPr>
          <w:color w:val="000000" w:themeColor="text1"/>
        </w:rPr>
        <w:fldChar w:fldCharType="begin">
          <w:fldData xml:space="preserve">PEVuZE5vdGU+PENpdGU+PEF1dGhvcj5BbmRyZXdzPC9BdXRob3I+PFllYXI+MjAxNTwvWWVhcj48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BbmRyZXdzPC9BdXRob3I+PFllYXI+MjAxNTwvWWVhcj48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9C315B" w:rsidRPr="008613B3">
        <w:rPr>
          <w:color w:val="000000" w:themeColor="text1"/>
        </w:rPr>
      </w:r>
      <w:r w:rsidR="009C315B" w:rsidRPr="008613B3">
        <w:rPr>
          <w:color w:val="000000" w:themeColor="text1"/>
        </w:rPr>
        <w:fldChar w:fldCharType="separate"/>
      </w:r>
      <w:r w:rsidR="00E46919" w:rsidRPr="008613B3">
        <w:rPr>
          <w:noProof/>
          <w:color w:val="000000" w:themeColor="text1"/>
          <w:vertAlign w:val="superscript"/>
        </w:rPr>
        <w:t>14-21</w:t>
      </w:r>
      <w:r w:rsidR="009C315B" w:rsidRPr="008613B3">
        <w:rPr>
          <w:color w:val="000000" w:themeColor="text1"/>
        </w:rPr>
        <w:fldChar w:fldCharType="end"/>
      </w:r>
      <w:r w:rsidRPr="008613B3">
        <w:rPr>
          <w:color w:val="000000" w:themeColor="text1"/>
        </w:rPr>
        <w:t xml:space="preserve"> </w:t>
      </w:r>
      <w:r w:rsidR="00A51D49" w:rsidRPr="008613B3">
        <w:rPr>
          <w:color w:val="000000" w:themeColor="text1"/>
        </w:rPr>
        <w:t>E</w:t>
      </w:r>
      <w:r w:rsidRPr="008613B3">
        <w:rPr>
          <w:color w:val="000000" w:themeColor="text1"/>
        </w:rPr>
        <w:t xml:space="preserve">ven less evidence </w:t>
      </w:r>
      <w:r w:rsidR="00A51D49" w:rsidRPr="008613B3">
        <w:rPr>
          <w:color w:val="000000" w:themeColor="text1"/>
        </w:rPr>
        <w:t>supports</w:t>
      </w:r>
      <w:r w:rsidRPr="008613B3">
        <w:rPr>
          <w:color w:val="000000" w:themeColor="text1"/>
        </w:rPr>
        <w:t xml:space="preserve"> more subtle practice differences such as amount and type of intravenous fluid,</w:t>
      </w:r>
      <w:r w:rsidR="003C2144" w:rsidRPr="008613B3">
        <w:rPr>
          <w:color w:val="000000" w:themeColor="text1"/>
        </w:rPr>
        <w:fldChar w:fldCharType="begin">
          <w:fldData xml:space="preserve">PEVuZE5vdGU+PENpdGU+PEF1dGhvcj5LYWJvbjwvQXV0aG9yPjxZZWFyPjIwMTk8L1llYXI+PFJl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LYWJvbjwvQXV0aG9yPjxZZWFyPjIwMTk8L1llYXI+PFJl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3C2144" w:rsidRPr="008613B3">
        <w:rPr>
          <w:color w:val="000000" w:themeColor="text1"/>
        </w:rPr>
      </w:r>
      <w:r w:rsidR="003C2144" w:rsidRPr="008613B3">
        <w:rPr>
          <w:color w:val="000000" w:themeColor="text1"/>
        </w:rPr>
        <w:fldChar w:fldCharType="separate"/>
      </w:r>
      <w:r w:rsidR="00E46919" w:rsidRPr="008613B3">
        <w:rPr>
          <w:noProof/>
          <w:color w:val="000000" w:themeColor="text1"/>
          <w:vertAlign w:val="superscript"/>
        </w:rPr>
        <w:t>22-24</w:t>
      </w:r>
      <w:r w:rsidR="003C2144" w:rsidRPr="008613B3">
        <w:rPr>
          <w:color w:val="000000" w:themeColor="text1"/>
        </w:rPr>
        <w:fldChar w:fldCharType="end"/>
      </w:r>
      <w:r w:rsidRPr="008613B3">
        <w:rPr>
          <w:color w:val="000000" w:themeColor="text1"/>
        </w:rPr>
        <w:t xml:space="preserve"> intraoperative tidal volume,</w:t>
      </w:r>
      <w:r w:rsidR="003C2144" w:rsidRPr="008613B3">
        <w:rPr>
          <w:color w:val="000000" w:themeColor="text1"/>
        </w:rPr>
        <w:fldChar w:fldCharType="begin">
          <w:fldData xml:space="preserve">PEVuZE5vdGU+PENpdGU+PEF1dGhvcj5Xcml0aW5nIEdyb3VwIGZvciB0aGUgUFJlVkVOVCBJbnZl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Xcml0aW5nIEdyb3VwIGZvciB0aGUgUFJlVkVOVCBJbnZl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3C2144" w:rsidRPr="008613B3">
        <w:rPr>
          <w:color w:val="000000" w:themeColor="text1"/>
        </w:rPr>
      </w:r>
      <w:r w:rsidR="003C2144" w:rsidRPr="008613B3">
        <w:rPr>
          <w:color w:val="000000" w:themeColor="text1"/>
        </w:rPr>
        <w:fldChar w:fldCharType="separate"/>
      </w:r>
      <w:r w:rsidR="00E46919" w:rsidRPr="008613B3">
        <w:rPr>
          <w:noProof/>
          <w:color w:val="000000" w:themeColor="text1"/>
          <w:vertAlign w:val="superscript"/>
        </w:rPr>
        <w:t>25</w:t>
      </w:r>
      <w:r w:rsidR="003C2144" w:rsidRPr="008613B3">
        <w:rPr>
          <w:color w:val="000000" w:themeColor="text1"/>
        </w:rPr>
        <w:fldChar w:fldCharType="end"/>
      </w:r>
      <w:r w:rsidRPr="008613B3">
        <w:rPr>
          <w:color w:val="000000" w:themeColor="text1"/>
        </w:rPr>
        <w:t xml:space="preserve"> and positive end-expiratory pressure.</w:t>
      </w:r>
      <w:r w:rsidR="003C2144" w:rsidRPr="008613B3">
        <w:rPr>
          <w:color w:val="000000" w:themeColor="text1"/>
        </w:rPr>
        <w:fldChar w:fldCharType="begin">
          <w:fldData xml:space="preserve">PEVuZE5vdGU+PENpdGU+PEF1dGhvcj5Xcml0aW5nIENvbW1pdHRlZSBmb3IgdGhlIFByb2Jlc2Ug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NDk1LTUwMzwv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==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Xcml0aW5nIENvbW1pdHRlZSBmb3IgdGhlIFByb2Jlc2Ug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NDk1LTUwMzwv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==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3C2144" w:rsidRPr="008613B3">
        <w:rPr>
          <w:color w:val="000000" w:themeColor="text1"/>
        </w:rPr>
      </w:r>
      <w:r w:rsidR="003C2144" w:rsidRPr="008613B3">
        <w:rPr>
          <w:color w:val="000000" w:themeColor="text1"/>
        </w:rPr>
        <w:fldChar w:fldCharType="separate"/>
      </w:r>
      <w:r w:rsidR="00E46919" w:rsidRPr="008613B3">
        <w:rPr>
          <w:noProof/>
          <w:color w:val="000000" w:themeColor="text1"/>
          <w:vertAlign w:val="superscript"/>
        </w:rPr>
        <w:t>26,27</w:t>
      </w:r>
      <w:r w:rsidR="003C2144" w:rsidRPr="008613B3">
        <w:rPr>
          <w:color w:val="000000" w:themeColor="text1"/>
        </w:rPr>
        <w:fldChar w:fldCharType="end"/>
      </w:r>
      <w:r w:rsidR="006F7BCF" w:rsidRPr="008613B3">
        <w:rPr>
          <w:color w:val="000000" w:themeColor="text1"/>
        </w:rPr>
        <w:t xml:space="preserve"> </w:t>
      </w:r>
      <w:r w:rsidR="00A86A12" w:rsidRPr="008613B3">
        <w:rPr>
          <w:color w:val="000000" w:themeColor="text1"/>
        </w:rPr>
        <w:t xml:space="preserve"> </w:t>
      </w:r>
    </w:p>
    <w:p w14:paraId="5FAB1048" w14:textId="694E87C0" w:rsidR="00F50432" w:rsidRPr="008613B3" w:rsidRDefault="001B7E95" w:rsidP="006F7BCF">
      <w:pPr>
        <w:spacing w:line="360" w:lineRule="auto"/>
        <w:rPr>
          <w:color w:val="000000" w:themeColor="text1"/>
        </w:rPr>
      </w:pPr>
      <w:r w:rsidRPr="008613B3">
        <w:rPr>
          <w:color w:val="000000" w:themeColor="text1"/>
        </w:rPr>
        <w:t>G</w:t>
      </w:r>
      <w:r w:rsidR="003E4280" w:rsidRPr="008613B3">
        <w:rPr>
          <w:color w:val="000000" w:themeColor="text1"/>
        </w:rPr>
        <w:t xml:space="preserve">iven </w:t>
      </w:r>
      <w:r w:rsidR="006049F6" w:rsidRPr="008613B3">
        <w:rPr>
          <w:color w:val="000000" w:themeColor="text1"/>
        </w:rPr>
        <w:t>various</w:t>
      </w:r>
      <w:r w:rsidR="003E4280" w:rsidRPr="008613B3">
        <w:rPr>
          <w:color w:val="000000" w:themeColor="text1"/>
        </w:rPr>
        <w:t xml:space="preserve"> approaches to a clinical problem, </w:t>
      </w:r>
      <w:r w:rsidR="00786999" w:rsidRPr="008613B3">
        <w:rPr>
          <w:color w:val="000000" w:themeColor="text1"/>
        </w:rPr>
        <w:t>trials should be able to</w:t>
      </w:r>
      <w:r w:rsidR="006B659A" w:rsidRPr="008613B3">
        <w:rPr>
          <w:color w:val="000000" w:themeColor="text1"/>
        </w:rPr>
        <w:t xml:space="preserve"> relatively easily</w:t>
      </w:r>
      <w:r w:rsidR="00684D23" w:rsidRPr="008613B3">
        <w:rPr>
          <w:color w:val="000000" w:themeColor="text1"/>
        </w:rPr>
        <w:t xml:space="preserve"> identify </w:t>
      </w:r>
      <w:r w:rsidR="00325958" w:rsidRPr="008613B3">
        <w:rPr>
          <w:color w:val="000000" w:themeColor="text1"/>
        </w:rPr>
        <w:t>the best</w:t>
      </w:r>
      <w:r w:rsidR="00684D23" w:rsidRPr="008613B3">
        <w:rPr>
          <w:color w:val="000000" w:themeColor="text1"/>
        </w:rPr>
        <w:t xml:space="preserve">. </w:t>
      </w:r>
      <w:r w:rsidR="009B057F" w:rsidRPr="008613B3">
        <w:rPr>
          <w:color w:val="000000" w:themeColor="text1"/>
        </w:rPr>
        <w:t>I</w:t>
      </w:r>
      <w:r w:rsidR="00F53F8B" w:rsidRPr="008613B3">
        <w:rPr>
          <w:color w:val="000000" w:themeColor="text1"/>
        </w:rPr>
        <w:t>n fact, i</w:t>
      </w:r>
      <w:r w:rsidR="009B057F" w:rsidRPr="008613B3">
        <w:rPr>
          <w:color w:val="000000" w:themeColor="text1"/>
        </w:rPr>
        <w:t xml:space="preserve">t has not been easy. </w:t>
      </w:r>
      <w:r w:rsidR="009448C9" w:rsidRPr="008613B3">
        <w:rPr>
          <w:color w:val="000000" w:themeColor="text1"/>
        </w:rPr>
        <w:t>Most</w:t>
      </w:r>
      <w:r w:rsidR="00D625C0" w:rsidRPr="008613B3">
        <w:rPr>
          <w:color w:val="000000" w:themeColor="text1"/>
        </w:rPr>
        <w:t xml:space="preserve"> major trials </w:t>
      </w:r>
      <w:r w:rsidR="00D128CD" w:rsidRPr="008613B3">
        <w:rPr>
          <w:color w:val="000000" w:themeColor="text1"/>
        </w:rPr>
        <w:t>show that</w:t>
      </w:r>
      <w:r w:rsidR="0005788D" w:rsidRPr="008613B3">
        <w:rPr>
          <w:color w:val="000000" w:themeColor="text1"/>
        </w:rPr>
        <w:t xml:space="preserve"> primary</w:t>
      </w:r>
      <w:r w:rsidR="00D128CD" w:rsidRPr="008613B3">
        <w:rPr>
          <w:color w:val="000000" w:themeColor="text1"/>
        </w:rPr>
        <w:t xml:space="preserve"> outcomes are similar with </w:t>
      </w:r>
      <w:r w:rsidR="00617A79" w:rsidRPr="008613B3">
        <w:rPr>
          <w:color w:val="000000" w:themeColor="text1"/>
        </w:rPr>
        <w:t>each</w:t>
      </w:r>
      <w:r w:rsidR="00D128CD" w:rsidRPr="008613B3">
        <w:rPr>
          <w:color w:val="000000" w:themeColor="text1"/>
        </w:rPr>
        <w:t xml:space="preserve"> tested treatment </w:t>
      </w:r>
      <w:r w:rsidR="00E820A7" w:rsidRPr="008613B3">
        <w:rPr>
          <w:color w:val="000000" w:themeColor="text1"/>
        </w:rPr>
        <w:t xml:space="preserve">— an observation that applies </w:t>
      </w:r>
      <w:r w:rsidR="00394660" w:rsidRPr="008613B3">
        <w:rPr>
          <w:color w:val="000000" w:themeColor="text1"/>
        </w:rPr>
        <w:t>to</w:t>
      </w:r>
      <w:r w:rsidR="00696957" w:rsidRPr="008613B3">
        <w:rPr>
          <w:color w:val="000000" w:themeColor="text1"/>
        </w:rPr>
        <w:t xml:space="preserve"> </w:t>
      </w:r>
      <w:r w:rsidR="00394660" w:rsidRPr="008613B3">
        <w:rPr>
          <w:color w:val="000000" w:themeColor="text1"/>
        </w:rPr>
        <w:t>drugs, devices, clinical approaches, and health</w:t>
      </w:r>
      <w:r w:rsidR="00696957" w:rsidRPr="008613B3">
        <w:rPr>
          <w:color w:val="000000" w:themeColor="text1"/>
        </w:rPr>
        <w:t>-</w:t>
      </w:r>
      <w:r w:rsidR="00394660" w:rsidRPr="008613B3">
        <w:rPr>
          <w:color w:val="000000" w:themeColor="text1"/>
        </w:rPr>
        <w:t>system modifications.</w:t>
      </w:r>
      <w:r w:rsidR="00B16E9C" w:rsidRPr="008613B3">
        <w:rPr>
          <w:color w:val="000000" w:themeColor="text1"/>
        </w:rPr>
        <w:t xml:space="preserve"> </w:t>
      </w:r>
      <w:r w:rsidR="00944A57" w:rsidRPr="008613B3">
        <w:rPr>
          <w:color w:val="000000" w:themeColor="text1"/>
        </w:rPr>
        <w:t xml:space="preserve">For example, an analysis of trials funded by the National Heart, Lung, and Blood Institute showed that only 16% of the large (and expensive) trials with substantive clinical outcomes </w:t>
      </w:r>
      <w:r w:rsidR="00E126B4" w:rsidRPr="008613B3">
        <w:rPr>
          <w:color w:val="000000" w:themeColor="text1"/>
        </w:rPr>
        <w:t>demonstrated meaningful treatment effects</w:t>
      </w:r>
      <w:r w:rsidR="00944A57" w:rsidRPr="008613B3">
        <w:rPr>
          <w:color w:val="000000" w:themeColor="text1"/>
        </w:rPr>
        <w:t>.</w:t>
      </w:r>
      <w:r w:rsidR="00EE6A9E" w:rsidRPr="008613B3">
        <w:rPr>
          <w:color w:val="000000" w:themeColor="text1"/>
        </w:rPr>
        <w:fldChar w:fldCharType="begin">
          <w:fldData xml:space="preserve">PEVuZE5vdGU+PENpdGU+PEF1dGhvcj5Hb3Jkb248L0F1dGhvcj48WWVhcj4yMDEzPC9ZZWFyPjxS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Hb3Jkb248L0F1dGhvcj48WWVhcj4yMDEzPC9ZZWFyPjxS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EE6A9E" w:rsidRPr="008613B3">
        <w:rPr>
          <w:color w:val="000000" w:themeColor="text1"/>
        </w:rPr>
      </w:r>
      <w:r w:rsidR="00EE6A9E" w:rsidRPr="008613B3">
        <w:rPr>
          <w:color w:val="000000" w:themeColor="text1"/>
        </w:rPr>
        <w:fldChar w:fldCharType="separate"/>
      </w:r>
      <w:r w:rsidR="00E46919" w:rsidRPr="008613B3">
        <w:rPr>
          <w:noProof/>
          <w:color w:val="000000" w:themeColor="text1"/>
          <w:vertAlign w:val="superscript"/>
        </w:rPr>
        <w:t>28</w:t>
      </w:r>
      <w:r w:rsidR="00EE6A9E" w:rsidRPr="008613B3">
        <w:rPr>
          <w:color w:val="000000" w:themeColor="text1"/>
        </w:rPr>
        <w:fldChar w:fldCharType="end"/>
      </w:r>
      <w:r w:rsidR="00944A57" w:rsidRPr="008613B3">
        <w:rPr>
          <w:color w:val="000000" w:themeColor="text1"/>
        </w:rPr>
        <w:t xml:space="preserve"> Recent perioperative examples include major</w:t>
      </w:r>
      <w:r w:rsidR="005C4351" w:rsidRPr="008613B3">
        <w:rPr>
          <w:color w:val="000000" w:themeColor="text1"/>
        </w:rPr>
        <w:t xml:space="preserve"> superiority</w:t>
      </w:r>
      <w:r w:rsidR="00944A57" w:rsidRPr="008613B3">
        <w:rPr>
          <w:color w:val="000000" w:themeColor="text1"/>
        </w:rPr>
        <w:t xml:space="preserve"> trials of </w:t>
      </w:r>
      <w:r w:rsidR="00F60DEC" w:rsidRPr="008613B3">
        <w:rPr>
          <w:color w:val="000000" w:themeColor="text1"/>
        </w:rPr>
        <w:t xml:space="preserve">avoiding </w:t>
      </w:r>
      <w:r w:rsidR="00944A57" w:rsidRPr="008613B3">
        <w:rPr>
          <w:color w:val="000000" w:themeColor="text1"/>
        </w:rPr>
        <w:t>nitrous oxide,</w:t>
      </w:r>
      <w:r w:rsidR="0064036A" w:rsidRPr="008613B3">
        <w:rPr>
          <w:color w:val="000000" w:themeColor="text1"/>
        </w:rPr>
        <w:fldChar w:fldCharType="begin"/>
      </w:r>
      <w:r w:rsidR="00E46919" w:rsidRPr="008613B3">
        <w:rPr>
          <w:color w:val="000000" w:themeColor="text1"/>
        </w:rPr>
        <w:instrText xml:space="preserve"> ADDIN EN.CITE &lt;EndNote&gt;&lt;Cite&gt;&lt;Author&gt;Myles&lt;/Author&gt;&lt;Year&gt;2014&lt;/Year&gt;&lt;RecNum&gt;16052&lt;/RecNum&gt;&lt;DisplayText&gt;&lt;style face="superscript"&gt;29&lt;/style&gt;&lt;/DisplayText&gt;&lt;record&gt;&lt;rec-number&gt;16052&lt;/rec-number&gt;&lt;foreign-keys&gt;&lt;key app="EN" db-id="ddf2wp9retp5ttezfxixpvrlezr5pwdeav0r" timestamp="1571874701"&gt;16052&lt;/key&gt;&lt;/foreign-keys&gt;&lt;ref-type name="Journal Article"&gt;17&lt;/ref-type&gt;&lt;contributors&gt;&lt;authors&gt;&lt;author&gt;Myles, P. S.&lt;/author&gt;&lt;author&gt;Leslie, K.&lt;/author&gt;&lt;author&gt;Chan, M. T.&lt;/author&gt;&lt;author&gt;Forbes, A.&lt;/author&gt;&lt;author&gt;Peyton, P. J.&lt;/author&gt;&lt;author&gt;Paech, M. J.&lt;/author&gt;&lt;author&gt;Beattie, W. S.&lt;/author&gt;&lt;author&gt;Sessler, D. I.&lt;/author&gt;&lt;author&gt;Devereaux, P. J.&lt;/author&gt;&lt;author&gt;Silbert, B.&lt;/author&gt;&lt;author&gt;Schricker, T.&lt;/author&gt;&lt;author&gt;Wallace, S.&lt;/author&gt;&lt;author&gt;Anzca Trials Group for the ENIGMA-II investigators,&lt;/author&gt;&lt;/authors&gt;&lt;/contributors&gt;&lt;titles&gt;&lt;title&gt;The safety of addition of nitrous oxide to general anaesthesia in at-risk patients having major non-cardiac surgery (ENIGMA-II): a randomised, single-blind trial&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446-54&lt;/pages&gt;&lt;volume&gt;384&lt;/volume&gt;&lt;number&gt;9952&lt;/number&gt;&lt;dates&gt;&lt;year&gt;2014&lt;/year&gt;&lt;pub-dates&gt;&lt;date&gt;Oct 18&lt;/date&gt;&lt;/pub-dates&gt;&lt;/dates&gt;&lt;isbn&gt;1474-547X (Electronic)&amp;#xD;0140-6736 (Linking)&lt;/isbn&gt;&lt;accession-num&gt;25142708&lt;/accession-num&gt;&lt;urls&gt;&lt;related-urls&gt;&lt;url&gt;http://www.ncbi.nlm.nih.gov/pubmed/25142708&lt;/url&gt;&lt;/related-urls&gt;&lt;/urls&gt;&lt;custom2&gt;CCF, DOR&lt;/custom2&gt;&lt;electronic-resource-num&gt;10.1016/S0140-6736(14)60893-X&lt;/electronic-resource-num&gt;&lt;/record&gt;&lt;/Cite&gt;&lt;/EndNote&gt;</w:instrText>
      </w:r>
      <w:r w:rsidR="0064036A" w:rsidRPr="008613B3">
        <w:rPr>
          <w:color w:val="000000" w:themeColor="text1"/>
        </w:rPr>
        <w:fldChar w:fldCharType="separate"/>
      </w:r>
      <w:r w:rsidR="00E46919" w:rsidRPr="008613B3">
        <w:rPr>
          <w:noProof/>
          <w:color w:val="000000" w:themeColor="text1"/>
          <w:vertAlign w:val="superscript"/>
        </w:rPr>
        <w:t>29</w:t>
      </w:r>
      <w:r w:rsidR="0064036A" w:rsidRPr="008613B3">
        <w:rPr>
          <w:color w:val="000000" w:themeColor="text1"/>
        </w:rPr>
        <w:fldChar w:fldCharType="end"/>
      </w:r>
      <w:r w:rsidR="00944A57" w:rsidRPr="008613B3">
        <w:rPr>
          <w:color w:val="000000" w:themeColor="text1"/>
        </w:rPr>
        <w:t xml:space="preserve"> clonidine,</w:t>
      </w:r>
      <w:r w:rsidR="0064036A" w:rsidRPr="008613B3">
        <w:rPr>
          <w:color w:val="000000" w:themeColor="text1"/>
        </w:rPr>
        <w:fldChar w:fldCharType="begin">
          <w:fldData xml:space="preserve">PEVuZE5vdGU+PENpdGU+PEF1dGhvcj5EZXZlcmVhdXg8L0F1dGhvcj48WWVhcj4yMDE0PC9ZZWFy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EZXZlcmVhdXg8L0F1dGhvcj48WWVhcj4yMDE0PC9ZZWFy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64036A" w:rsidRPr="008613B3">
        <w:rPr>
          <w:color w:val="000000" w:themeColor="text1"/>
        </w:rPr>
      </w:r>
      <w:r w:rsidR="0064036A" w:rsidRPr="008613B3">
        <w:rPr>
          <w:color w:val="000000" w:themeColor="text1"/>
        </w:rPr>
        <w:fldChar w:fldCharType="separate"/>
      </w:r>
      <w:r w:rsidR="00E46919" w:rsidRPr="008613B3">
        <w:rPr>
          <w:noProof/>
          <w:color w:val="000000" w:themeColor="text1"/>
          <w:vertAlign w:val="superscript"/>
        </w:rPr>
        <w:t>30</w:t>
      </w:r>
      <w:r w:rsidR="0064036A" w:rsidRPr="008613B3">
        <w:rPr>
          <w:color w:val="000000" w:themeColor="text1"/>
        </w:rPr>
        <w:fldChar w:fldCharType="end"/>
      </w:r>
      <w:r w:rsidR="00944A57" w:rsidRPr="008613B3">
        <w:rPr>
          <w:color w:val="000000" w:themeColor="text1"/>
        </w:rPr>
        <w:t xml:space="preserve"> aspirin,</w:t>
      </w:r>
      <w:r w:rsidR="0064036A" w:rsidRPr="008613B3">
        <w:rPr>
          <w:color w:val="000000" w:themeColor="text1"/>
        </w:rPr>
        <w:fldChar w:fldCharType="begin">
          <w:fldData xml:space="preserve">PEVuZE5vdGU+PENpdGU+PEF1dGhvcj5EZXZlcmVhdXg8L0F1dGhvcj48WWVhcj4yMDE0PC9ZZWFy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EZXZlcmVhdXg8L0F1dGhvcj48WWVhcj4yMDE0PC9ZZWFy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64036A" w:rsidRPr="008613B3">
        <w:rPr>
          <w:color w:val="000000" w:themeColor="text1"/>
        </w:rPr>
      </w:r>
      <w:r w:rsidR="0064036A" w:rsidRPr="008613B3">
        <w:rPr>
          <w:color w:val="000000" w:themeColor="text1"/>
        </w:rPr>
        <w:fldChar w:fldCharType="separate"/>
      </w:r>
      <w:r w:rsidR="00E46919" w:rsidRPr="008613B3">
        <w:rPr>
          <w:noProof/>
          <w:color w:val="000000" w:themeColor="text1"/>
          <w:vertAlign w:val="superscript"/>
        </w:rPr>
        <w:t>31</w:t>
      </w:r>
      <w:r w:rsidR="0064036A" w:rsidRPr="008613B3">
        <w:rPr>
          <w:color w:val="000000" w:themeColor="text1"/>
        </w:rPr>
        <w:fldChar w:fldCharType="end"/>
      </w:r>
      <w:r w:rsidR="00944A57" w:rsidRPr="008613B3">
        <w:rPr>
          <w:color w:val="000000" w:themeColor="text1"/>
        </w:rPr>
        <w:t xml:space="preserve"> </w:t>
      </w:r>
      <w:r w:rsidR="00F60DEC" w:rsidRPr="008613B3">
        <w:rPr>
          <w:color w:val="000000" w:themeColor="text1"/>
        </w:rPr>
        <w:t xml:space="preserve">short </w:t>
      </w:r>
      <w:r w:rsidR="00944A57" w:rsidRPr="008613B3">
        <w:rPr>
          <w:color w:val="000000" w:themeColor="text1"/>
        </w:rPr>
        <w:t>red cell storage,</w:t>
      </w:r>
      <w:r w:rsidR="0064036A" w:rsidRPr="008613B3">
        <w:rPr>
          <w:color w:val="000000" w:themeColor="text1"/>
        </w:rPr>
        <w:fldChar w:fldCharType="begin">
          <w:fldData xml:space="preserve">PEVuZE5vdGU+PENpdGU+PEF1dGhvcj5IZWRkbGU8L0F1dGhvcj48WWVhcj4yMDE2PC9ZZWFyPjxS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IZWRkbGU8L0F1dGhvcj48WWVhcj4yMDE2PC9ZZWFyPjxS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64036A" w:rsidRPr="008613B3">
        <w:rPr>
          <w:color w:val="000000" w:themeColor="text1"/>
        </w:rPr>
      </w:r>
      <w:r w:rsidR="0064036A" w:rsidRPr="008613B3">
        <w:rPr>
          <w:color w:val="000000" w:themeColor="text1"/>
        </w:rPr>
        <w:fldChar w:fldCharType="separate"/>
      </w:r>
      <w:r w:rsidR="00E46919" w:rsidRPr="008613B3">
        <w:rPr>
          <w:noProof/>
          <w:color w:val="000000" w:themeColor="text1"/>
          <w:vertAlign w:val="superscript"/>
        </w:rPr>
        <w:t>32</w:t>
      </w:r>
      <w:r w:rsidR="0064036A" w:rsidRPr="008613B3">
        <w:rPr>
          <w:color w:val="000000" w:themeColor="text1"/>
        </w:rPr>
        <w:fldChar w:fldCharType="end"/>
      </w:r>
      <w:r w:rsidR="00944A57" w:rsidRPr="008613B3">
        <w:rPr>
          <w:color w:val="000000" w:themeColor="text1"/>
        </w:rPr>
        <w:t xml:space="preserve"> steroids for cardiac surgery,</w:t>
      </w:r>
      <w:r w:rsidR="0064036A" w:rsidRPr="008613B3">
        <w:rPr>
          <w:color w:val="000000" w:themeColor="text1"/>
        </w:rPr>
        <w:fldChar w:fldCharType="begin">
          <w:fldData xml:space="preserve">PEVuZE5vdGU+PENpdGU+PEF1dGhvcj5XaGl0bG9jazwvQXV0aG9yPjxZZWFyPjIwMTU8L1llYXI+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XaGl0bG9jazwvQXV0aG9yPjxZZWFyPjIwMTU8L1llYXI+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64036A" w:rsidRPr="008613B3">
        <w:rPr>
          <w:color w:val="000000" w:themeColor="text1"/>
        </w:rPr>
      </w:r>
      <w:r w:rsidR="0064036A" w:rsidRPr="008613B3">
        <w:rPr>
          <w:color w:val="000000" w:themeColor="text1"/>
        </w:rPr>
        <w:fldChar w:fldCharType="separate"/>
      </w:r>
      <w:r w:rsidR="00E46919" w:rsidRPr="008613B3">
        <w:rPr>
          <w:noProof/>
          <w:color w:val="000000" w:themeColor="text1"/>
          <w:vertAlign w:val="superscript"/>
        </w:rPr>
        <w:t>33,34</w:t>
      </w:r>
      <w:r w:rsidR="0064036A" w:rsidRPr="008613B3">
        <w:rPr>
          <w:color w:val="000000" w:themeColor="text1"/>
        </w:rPr>
        <w:fldChar w:fldCharType="end"/>
      </w:r>
      <w:r w:rsidR="009D683E" w:rsidRPr="008613B3">
        <w:rPr>
          <w:color w:val="000000" w:themeColor="text1"/>
        </w:rPr>
        <w:t xml:space="preserve"> regional analgesia for cancer recurrence,</w:t>
      </w:r>
      <w:r w:rsidR="0064036A" w:rsidRPr="008613B3">
        <w:rPr>
          <w:color w:val="000000" w:themeColor="text1"/>
        </w:rPr>
        <w:fldChar w:fldCharType="begin"/>
      </w:r>
      <w:r w:rsidR="00E46919" w:rsidRPr="008613B3">
        <w:rPr>
          <w:color w:val="000000" w:themeColor="text1"/>
        </w:rPr>
        <w:instrText xml:space="preserve"> ADDIN EN.CITE &lt;EndNote&gt;&lt;Cite&gt;&lt;Author&gt;Sessler&lt;/Author&gt;&lt;Year&gt;2019&lt;/Year&gt;&lt;RecNum&gt;20020&lt;/RecNum&gt;&lt;DisplayText&gt;&lt;style face="superscript"&gt;35&lt;/style&gt;&lt;/DisplayText&gt;&lt;record&gt;&lt;rec-number&gt;20020&lt;/rec-number&gt;&lt;foreign-keys&gt;&lt;key app="EN" db-id="ddf2wp9retp5ttezfxixpvrlezr5pwdeav0r" timestamp="1573777921"&gt;20020&lt;/key&gt;&lt;/foreign-keys&gt;&lt;ref-type name="Journal Article"&gt;17&lt;/ref-type&gt;&lt;contributors&gt;&lt;authors&gt;&lt;author&gt;Sessler, Daniel I.&lt;/author&gt;&lt;author&gt;Pei, Lijian&lt;/author&gt;&lt;author&gt;Huang, Yuguang&lt;/author&gt;&lt;author&gt;Fleischmann, Edith&lt;/author&gt;&lt;author&gt;Marhofer, Peter&lt;/author&gt;&lt;author&gt;Kurz, Andrea&lt;/author&gt;&lt;author&gt;Mayers, Douglas B.&lt;/author&gt;&lt;author&gt;Meyer-Treschan, Tanja A.&lt;/author&gt;&lt;author&gt;Grady, Martin&lt;/author&gt;&lt;author&gt;Tan, Ern Yu&lt;/author&gt;&lt;author&gt;Ayad, Sabry&lt;/author&gt;&lt;author&gt;Mascha, Edward J.&lt;/author&gt;&lt;author&gt;Buggy, Donal J.&lt;/author&gt;&lt;author&gt;Tan, Gang&lt;/author&gt;&lt;author&gt;Zhang, Zhiyong&lt;/author&gt;&lt;author&gt;Keane, Helen&lt;/author&gt;&lt;author&gt;Stokes, Maurice&lt;/author&gt;&lt;author&gt;Zotti, Oliver&lt;/author&gt;&lt;author&gt;Gnant, Michael&lt;/author&gt;&lt;author&gt;Perez-Protto, Silvia&lt;/author&gt;&lt;author&gt;Wu, Jiang&lt;/author&gt;&lt;author&gt;Parra-Sanchez, Ivan&lt;/author&gt;&lt;author&gt;Yang, Dongsheng&lt;/author&gt;&lt;author&gt;Hassan, Manal&lt;/author&gt;&lt;author&gt;Tey, John B. L.&lt;/author&gt;&lt;/authors&gt;&lt;/contributors&gt;&lt;titles&gt;&lt;title&gt;Recurrence of breast cancer after regional or general anaesthesia: a randomised controlled trial&lt;/title&gt;&lt;secondary-title&gt;Lancet&lt;/secondary-title&gt;&lt;/titles&gt;&lt;periodical&gt;&lt;full-title&gt;Lancet&lt;/full-title&gt;&lt;abbr-1&gt;Lancet (London, England)&lt;/abbr-1&gt;&lt;/periodical&gt;&lt;pages&gt;1807-1815&lt;/pages&gt;&lt;volume&gt;394&lt;/volume&gt;&lt;number&gt;10211&lt;/number&gt;&lt;section&gt;1807&lt;/section&gt;&lt;dates&gt;&lt;year&gt;2019&lt;/year&gt;&lt;/dates&gt;&lt;isbn&gt;01406736&lt;/isbn&gt;&lt;urls&gt;&lt;/urls&gt;&lt;custom2&gt;DOR, CCF&lt;/custom2&gt;&lt;electronic-resource-num&gt;10.1016/s0140-6736(19)32313-x&lt;/electronic-resource-num&gt;&lt;/record&gt;&lt;/Cite&gt;&lt;/EndNote&gt;</w:instrText>
      </w:r>
      <w:r w:rsidR="0064036A" w:rsidRPr="008613B3">
        <w:rPr>
          <w:color w:val="000000" w:themeColor="text1"/>
        </w:rPr>
        <w:fldChar w:fldCharType="separate"/>
      </w:r>
      <w:r w:rsidR="00E46919" w:rsidRPr="008613B3">
        <w:rPr>
          <w:noProof/>
          <w:color w:val="000000" w:themeColor="text1"/>
          <w:vertAlign w:val="superscript"/>
        </w:rPr>
        <w:t>35</w:t>
      </w:r>
      <w:r w:rsidR="0064036A" w:rsidRPr="008613B3">
        <w:rPr>
          <w:color w:val="000000" w:themeColor="text1"/>
        </w:rPr>
        <w:fldChar w:fldCharType="end"/>
      </w:r>
      <w:r w:rsidR="00944A57" w:rsidRPr="008613B3">
        <w:rPr>
          <w:color w:val="000000" w:themeColor="text1"/>
        </w:rPr>
        <w:t xml:space="preserve"> ICU checklists and goal-setting,</w:t>
      </w:r>
      <w:r w:rsidR="0064036A" w:rsidRPr="008613B3">
        <w:rPr>
          <w:color w:val="000000" w:themeColor="text1"/>
        </w:rPr>
        <w:fldChar w:fldCharType="begin">
          <w:fldData xml:space="preserve">PEVuZE5vdGU+PENpdGU+PEF1dGhvcj5Xcml0aW5nIEdyb3VwIGZvciB0aGUgQ2hlY2tsaXN0IElD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Xcml0aW5nIEdyb3VwIGZvciB0aGUgQ2hlY2tsaXN0IElD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64036A" w:rsidRPr="008613B3">
        <w:rPr>
          <w:color w:val="000000" w:themeColor="text1"/>
        </w:rPr>
      </w:r>
      <w:r w:rsidR="0064036A" w:rsidRPr="008613B3">
        <w:rPr>
          <w:color w:val="000000" w:themeColor="text1"/>
        </w:rPr>
        <w:fldChar w:fldCharType="separate"/>
      </w:r>
      <w:r w:rsidR="00E46919" w:rsidRPr="008613B3">
        <w:rPr>
          <w:noProof/>
          <w:color w:val="000000" w:themeColor="text1"/>
          <w:vertAlign w:val="superscript"/>
        </w:rPr>
        <w:t>36</w:t>
      </w:r>
      <w:r w:rsidR="0064036A" w:rsidRPr="008613B3">
        <w:rPr>
          <w:color w:val="000000" w:themeColor="text1"/>
        </w:rPr>
        <w:fldChar w:fldCharType="end"/>
      </w:r>
      <w:r w:rsidR="00944A57" w:rsidRPr="008613B3">
        <w:rPr>
          <w:color w:val="000000" w:themeColor="text1"/>
        </w:rPr>
        <w:t xml:space="preserve"> and levosimendan.</w:t>
      </w:r>
      <w:r w:rsidR="0064036A" w:rsidRPr="008613B3">
        <w:rPr>
          <w:color w:val="000000" w:themeColor="text1"/>
        </w:rPr>
        <w:fldChar w:fldCharType="begin">
          <w:fldData xml:space="preserve">PEVuZE5vdGU+PENpdGU+PEF1dGhvcj5NZWh0YTwvQXV0aG9yPjxZZWFyPjIwMTc8L1llYXI+PFJl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NZWh0YTwvQXV0aG9yPjxZZWFyPjIwMTc8L1llYXI+PFJl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64036A" w:rsidRPr="008613B3">
        <w:rPr>
          <w:color w:val="000000" w:themeColor="text1"/>
        </w:rPr>
      </w:r>
      <w:r w:rsidR="0064036A" w:rsidRPr="008613B3">
        <w:rPr>
          <w:color w:val="000000" w:themeColor="text1"/>
        </w:rPr>
        <w:fldChar w:fldCharType="separate"/>
      </w:r>
      <w:r w:rsidR="00E46919" w:rsidRPr="008613B3">
        <w:rPr>
          <w:noProof/>
          <w:color w:val="000000" w:themeColor="text1"/>
          <w:vertAlign w:val="superscript"/>
        </w:rPr>
        <w:t>37</w:t>
      </w:r>
      <w:r w:rsidR="0064036A" w:rsidRPr="008613B3">
        <w:rPr>
          <w:color w:val="000000" w:themeColor="text1"/>
        </w:rPr>
        <w:fldChar w:fldCharType="end"/>
      </w:r>
    </w:p>
    <w:p w14:paraId="75E6D01A" w14:textId="68CA65A9" w:rsidR="001169B9" w:rsidRPr="008613B3" w:rsidRDefault="004F6EFB" w:rsidP="00D35640">
      <w:pPr>
        <w:spacing w:line="360" w:lineRule="auto"/>
        <w:rPr>
          <w:rFonts w:cs="Arial"/>
          <w:color w:val="000000" w:themeColor="text1"/>
          <w:szCs w:val="24"/>
        </w:rPr>
      </w:pPr>
      <w:r w:rsidRPr="008613B3">
        <w:rPr>
          <w:rFonts w:cs="Arial"/>
          <w:color w:val="000000" w:themeColor="text1"/>
          <w:szCs w:val="24"/>
        </w:rPr>
        <w:t xml:space="preserve">Robust trials showing comparable effects of various treatments are valuable, especially if one treatment is easier to implement, less toxic, or less expensive than the </w:t>
      </w:r>
      <w:r w:rsidRPr="008613B3">
        <w:rPr>
          <w:rFonts w:cs="Arial"/>
          <w:color w:val="000000" w:themeColor="text1"/>
          <w:szCs w:val="24"/>
        </w:rPr>
        <w:lastRenderedPageBreak/>
        <w:t>alternative. But still, i</w:t>
      </w:r>
      <w:r w:rsidR="00944A57" w:rsidRPr="008613B3">
        <w:rPr>
          <w:rFonts w:cs="Arial"/>
          <w:color w:val="000000" w:themeColor="text1"/>
          <w:szCs w:val="24"/>
        </w:rPr>
        <w:t>t is disconcerting that so many large trials (</w:t>
      </w:r>
      <w:r w:rsidR="008943FE" w:rsidRPr="008613B3">
        <w:rPr>
          <w:rFonts w:cs="Arial"/>
          <w:color w:val="000000" w:themeColor="text1"/>
          <w:szCs w:val="24"/>
        </w:rPr>
        <w:t xml:space="preserve">e.g., </w:t>
      </w:r>
      <w:r w:rsidR="00944A57" w:rsidRPr="008613B3">
        <w:rPr>
          <w:rFonts w:cs="Arial"/>
          <w:color w:val="000000" w:themeColor="text1"/>
          <w:szCs w:val="24"/>
        </w:rPr>
        <w:t>&gt;1,000</w:t>
      </w:r>
      <w:r w:rsidR="008943FE" w:rsidRPr="008613B3">
        <w:rPr>
          <w:rFonts w:cs="Arial"/>
          <w:color w:val="000000" w:themeColor="text1"/>
          <w:szCs w:val="24"/>
        </w:rPr>
        <w:t> patients</w:t>
      </w:r>
      <w:r w:rsidR="00944A57" w:rsidRPr="008613B3">
        <w:rPr>
          <w:rFonts w:cs="Arial"/>
          <w:color w:val="000000" w:themeColor="text1"/>
          <w:szCs w:val="24"/>
        </w:rPr>
        <w:t xml:space="preserve">) </w:t>
      </w:r>
      <w:r w:rsidR="00EF3B37" w:rsidRPr="008613B3">
        <w:rPr>
          <w:rFonts w:cs="Arial"/>
          <w:color w:val="000000" w:themeColor="text1"/>
          <w:szCs w:val="24"/>
        </w:rPr>
        <w:t>fail to demonstrate strong evidence for a difference in treatments when difference</w:t>
      </w:r>
      <w:r w:rsidR="00061287" w:rsidRPr="008613B3">
        <w:rPr>
          <w:rFonts w:cs="Arial"/>
          <w:color w:val="000000" w:themeColor="text1"/>
          <w:szCs w:val="24"/>
        </w:rPr>
        <w:t>s were</w:t>
      </w:r>
      <w:r w:rsidR="00EF3B37" w:rsidRPr="008613B3">
        <w:rPr>
          <w:rFonts w:cs="Arial"/>
          <w:color w:val="000000" w:themeColor="text1"/>
          <w:szCs w:val="24"/>
        </w:rPr>
        <w:t xml:space="preserve"> expected based on preclinical or other data</w:t>
      </w:r>
      <w:r w:rsidR="00944A57" w:rsidRPr="008613B3">
        <w:rPr>
          <w:rFonts w:cs="Arial"/>
          <w:color w:val="000000" w:themeColor="text1"/>
          <w:szCs w:val="24"/>
        </w:rPr>
        <w:t xml:space="preserve">, especially </w:t>
      </w:r>
      <w:r w:rsidR="006159EB" w:rsidRPr="008613B3">
        <w:rPr>
          <w:rFonts w:cs="Arial"/>
          <w:color w:val="000000" w:themeColor="text1"/>
          <w:szCs w:val="24"/>
        </w:rPr>
        <w:t>since</w:t>
      </w:r>
      <w:r w:rsidR="00944A57" w:rsidRPr="008613B3">
        <w:rPr>
          <w:rFonts w:cs="Arial"/>
          <w:color w:val="000000" w:themeColor="text1"/>
          <w:szCs w:val="24"/>
        </w:rPr>
        <w:t xml:space="preserve"> such trials are typically based on compelling mechanisms, strong animal data, and supportive meta-analyses of small trials. </w:t>
      </w:r>
      <w:r w:rsidR="00417372" w:rsidRPr="008613B3">
        <w:rPr>
          <w:rFonts w:cs="Arial"/>
          <w:color w:val="000000" w:themeColor="text1"/>
          <w:szCs w:val="24"/>
        </w:rPr>
        <w:t>A reasonable question is why</w:t>
      </w:r>
      <w:r w:rsidR="00DE47E2" w:rsidRPr="008613B3">
        <w:rPr>
          <w:rFonts w:cs="Arial"/>
          <w:color w:val="000000" w:themeColor="text1"/>
          <w:szCs w:val="24"/>
        </w:rPr>
        <w:t xml:space="preserve"> well-designed and conducted</w:t>
      </w:r>
      <w:r w:rsidR="00417372" w:rsidRPr="008613B3">
        <w:rPr>
          <w:rFonts w:cs="Arial"/>
          <w:color w:val="000000" w:themeColor="text1"/>
          <w:szCs w:val="24"/>
        </w:rPr>
        <w:t xml:space="preserve"> major trial</w:t>
      </w:r>
      <w:r w:rsidR="00123ACE" w:rsidRPr="008613B3">
        <w:rPr>
          <w:rFonts w:cs="Arial"/>
          <w:color w:val="000000" w:themeColor="text1"/>
          <w:szCs w:val="24"/>
        </w:rPr>
        <w:t>s with statistically robust</w:t>
      </w:r>
      <w:r w:rsidR="00417372" w:rsidRPr="008613B3">
        <w:rPr>
          <w:rFonts w:cs="Arial"/>
          <w:color w:val="000000" w:themeColor="text1"/>
          <w:szCs w:val="24"/>
        </w:rPr>
        <w:t xml:space="preserve"> results so often demonstrate that</w:t>
      </w:r>
      <w:r w:rsidR="00C56DB2" w:rsidRPr="008613B3">
        <w:rPr>
          <w:rFonts w:cs="Arial"/>
          <w:color w:val="000000" w:themeColor="text1"/>
          <w:szCs w:val="24"/>
        </w:rPr>
        <w:t xml:space="preserve"> primary</w:t>
      </w:r>
      <w:r w:rsidR="00417372" w:rsidRPr="008613B3">
        <w:rPr>
          <w:rFonts w:cs="Arial"/>
          <w:color w:val="000000" w:themeColor="text1"/>
          <w:szCs w:val="24"/>
        </w:rPr>
        <w:t xml:space="preserve"> results are similar with experimental and reference interventions? </w:t>
      </w:r>
      <w:r w:rsidR="000B4496" w:rsidRPr="008613B3">
        <w:rPr>
          <w:rFonts w:cs="Arial"/>
          <w:color w:val="000000" w:themeColor="text1"/>
          <w:szCs w:val="24"/>
        </w:rPr>
        <w:t xml:space="preserve"> </w:t>
      </w:r>
    </w:p>
    <w:p w14:paraId="760A542B" w14:textId="719D7542" w:rsidR="00DD60F9" w:rsidRPr="008613B3" w:rsidRDefault="006E75C7" w:rsidP="00DD60F9">
      <w:pPr>
        <w:pStyle w:val="Heading4"/>
        <w:rPr>
          <w:color w:val="000000" w:themeColor="text1"/>
        </w:rPr>
      </w:pPr>
      <w:r w:rsidRPr="008613B3">
        <w:rPr>
          <w:color w:val="000000" w:themeColor="text1"/>
        </w:rPr>
        <w:t>Practice</w:t>
      </w:r>
      <w:r w:rsidR="00DD60F9" w:rsidRPr="008613B3">
        <w:rPr>
          <w:color w:val="000000" w:themeColor="text1"/>
        </w:rPr>
        <w:t xml:space="preserve"> variability</w:t>
      </w:r>
    </w:p>
    <w:p w14:paraId="6BA0376A" w14:textId="48D2B991" w:rsidR="00312A7C" w:rsidRPr="008613B3" w:rsidRDefault="001D04DC">
      <w:pPr>
        <w:spacing w:line="360" w:lineRule="auto"/>
        <w:rPr>
          <w:color w:val="000000" w:themeColor="text1"/>
        </w:rPr>
      </w:pPr>
      <w:r w:rsidRPr="008613B3">
        <w:rPr>
          <w:color w:val="000000" w:themeColor="text1"/>
        </w:rPr>
        <w:t>A potential</w:t>
      </w:r>
      <w:r w:rsidR="004A357C" w:rsidRPr="008613B3">
        <w:rPr>
          <w:color w:val="000000" w:themeColor="text1"/>
        </w:rPr>
        <w:t xml:space="preserve"> explanation</w:t>
      </w:r>
      <w:r w:rsidR="00D64888" w:rsidRPr="008613B3">
        <w:rPr>
          <w:color w:val="000000" w:themeColor="text1"/>
        </w:rPr>
        <w:t xml:space="preserve"> for large trials so often </w:t>
      </w:r>
      <w:r w:rsidR="006D5B80" w:rsidRPr="008613B3">
        <w:rPr>
          <w:color w:val="000000" w:themeColor="text1"/>
        </w:rPr>
        <w:t>demonstrating comparable effects</w:t>
      </w:r>
      <w:r w:rsidRPr="008613B3">
        <w:rPr>
          <w:color w:val="000000" w:themeColor="text1"/>
        </w:rPr>
        <w:t xml:space="preserve"> is that</w:t>
      </w:r>
      <w:r w:rsidR="00B81C6F" w:rsidRPr="008613B3">
        <w:rPr>
          <w:color w:val="000000" w:themeColor="text1"/>
        </w:rPr>
        <w:t xml:space="preserve"> collectively clinicians</w:t>
      </w:r>
      <w:r w:rsidR="00156E06" w:rsidRPr="008613B3">
        <w:rPr>
          <w:color w:val="000000" w:themeColor="text1"/>
        </w:rPr>
        <w:t xml:space="preserve"> may</w:t>
      </w:r>
      <w:r w:rsidR="00B81C6F" w:rsidRPr="008613B3">
        <w:rPr>
          <w:color w:val="000000" w:themeColor="text1"/>
        </w:rPr>
        <w:t xml:space="preserve"> have </w:t>
      </w:r>
      <w:r w:rsidR="00A0482E" w:rsidRPr="008613B3">
        <w:rPr>
          <w:color w:val="000000" w:themeColor="text1"/>
        </w:rPr>
        <w:t>determined</w:t>
      </w:r>
      <w:r w:rsidR="00B81C6F" w:rsidRPr="008613B3">
        <w:rPr>
          <w:color w:val="000000" w:themeColor="text1"/>
        </w:rPr>
        <w:t xml:space="preserve"> what matters and what does not.</w:t>
      </w:r>
      <w:r w:rsidR="00594331" w:rsidRPr="008613B3">
        <w:rPr>
          <w:color w:val="000000" w:themeColor="text1"/>
        </w:rPr>
        <w:t xml:space="preserve"> </w:t>
      </w:r>
      <w:r w:rsidR="00180EEF" w:rsidRPr="008613B3">
        <w:rPr>
          <w:color w:val="000000" w:themeColor="text1"/>
        </w:rPr>
        <w:t>That</w:t>
      </w:r>
      <w:r w:rsidR="000F112C" w:rsidRPr="008613B3">
        <w:rPr>
          <w:color w:val="000000" w:themeColor="text1"/>
        </w:rPr>
        <w:t xml:space="preserve"> understanding</w:t>
      </w:r>
      <w:r w:rsidR="005E754E" w:rsidRPr="008613B3">
        <w:rPr>
          <w:color w:val="000000" w:themeColor="text1"/>
        </w:rPr>
        <w:t xml:space="preserve"> would</w:t>
      </w:r>
      <w:r w:rsidR="00180EEF" w:rsidRPr="008613B3">
        <w:rPr>
          <w:color w:val="000000" w:themeColor="text1"/>
        </w:rPr>
        <w:t xml:space="preserve"> </w:t>
      </w:r>
      <w:r w:rsidR="005A7AAD" w:rsidRPr="008613B3">
        <w:rPr>
          <w:color w:val="000000" w:themeColor="text1"/>
        </w:rPr>
        <w:t>drive clinicians</w:t>
      </w:r>
      <w:r w:rsidR="00180EEF" w:rsidRPr="008613B3">
        <w:rPr>
          <w:color w:val="000000" w:themeColor="text1"/>
        </w:rPr>
        <w:t xml:space="preserve"> to</w:t>
      </w:r>
      <w:r w:rsidR="008C2EF1" w:rsidRPr="008613B3">
        <w:rPr>
          <w:color w:val="000000" w:themeColor="text1"/>
        </w:rPr>
        <w:t xml:space="preserve"> </w:t>
      </w:r>
      <w:r w:rsidR="008C2A00" w:rsidRPr="008613B3">
        <w:rPr>
          <w:color w:val="000000" w:themeColor="text1"/>
        </w:rPr>
        <w:t xml:space="preserve">practice </w:t>
      </w:r>
      <w:r w:rsidR="005A7AAD" w:rsidRPr="008613B3">
        <w:rPr>
          <w:color w:val="000000" w:themeColor="text1"/>
        </w:rPr>
        <w:t xml:space="preserve">uniformly </w:t>
      </w:r>
      <w:r w:rsidR="008C2A00" w:rsidRPr="008613B3">
        <w:rPr>
          <w:color w:val="000000" w:themeColor="text1"/>
        </w:rPr>
        <w:t>when it matters, while simultaneously allowing</w:t>
      </w:r>
      <w:r w:rsidR="003F61DE" w:rsidRPr="008613B3">
        <w:rPr>
          <w:color w:val="000000" w:themeColor="text1"/>
        </w:rPr>
        <w:t xml:space="preserve"> harmless</w:t>
      </w:r>
      <w:r w:rsidR="008C2A00" w:rsidRPr="008613B3">
        <w:rPr>
          <w:color w:val="000000" w:themeColor="text1"/>
        </w:rPr>
        <w:t xml:space="preserve"> </w:t>
      </w:r>
      <w:r w:rsidR="005A7AAD" w:rsidRPr="008613B3">
        <w:rPr>
          <w:color w:val="000000" w:themeColor="text1"/>
        </w:rPr>
        <w:t>deviations</w:t>
      </w:r>
      <w:r w:rsidR="003F61DE" w:rsidRPr="008613B3">
        <w:rPr>
          <w:color w:val="000000" w:themeColor="text1"/>
        </w:rPr>
        <w:t xml:space="preserve">. </w:t>
      </w:r>
      <w:r w:rsidR="00C11B7F" w:rsidRPr="008613B3">
        <w:rPr>
          <w:color w:val="000000" w:themeColor="text1"/>
        </w:rPr>
        <w:t>This theory is supported by the fact that there are only rare examples where a major tenant of practice is completely overturned in the absence of novel treatments</w:t>
      </w:r>
      <w:r w:rsidR="005019AD" w:rsidRPr="008613B3">
        <w:rPr>
          <w:color w:val="000000" w:themeColor="text1"/>
        </w:rPr>
        <w:t xml:space="preserve">, </w:t>
      </w:r>
      <w:r w:rsidR="00C11B7F" w:rsidRPr="008613B3">
        <w:rPr>
          <w:color w:val="000000" w:themeColor="text1"/>
        </w:rPr>
        <w:t>such as</w:t>
      </w:r>
      <w:r w:rsidR="00CC013A" w:rsidRPr="008613B3">
        <w:rPr>
          <w:color w:val="000000" w:themeColor="text1"/>
        </w:rPr>
        <w:t xml:space="preserve"> routinely using perioperative beta blockers</w:t>
      </w:r>
      <w:r w:rsidR="00F55902" w:rsidRPr="008613B3">
        <w:rPr>
          <w:color w:val="000000" w:themeColor="text1"/>
        </w:rPr>
        <w:fldChar w:fldCharType="begin">
          <w:fldData xml:space="preserve">PEVuZE5vdGU+PENpdGU+PEF1dGhvcj5NYW5nYW5vPC9BdXRob3I+PFllYXI+MTk5NjwvWWVhcj48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NYW5nYW5vPC9BdXRob3I+PFllYXI+MTk5NjwvWWVhcj48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F55902" w:rsidRPr="008613B3">
        <w:rPr>
          <w:color w:val="000000" w:themeColor="text1"/>
        </w:rPr>
      </w:r>
      <w:r w:rsidR="00F55902" w:rsidRPr="008613B3">
        <w:rPr>
          <w:color w:val="000000" w:themeColor="text1"/>
        </w:rPr>
        <w:fldChar w:fldCharType="separate"/>
      </w:r>
      <w:r w:rsidR="00E46919" w:rsidRPr="008613B3">
        <w:rPr>
          <w:noProof/>
          <w:color w:val="000000" w:themeColor="text1"/>
          <w:vertAlign w:val="superscript"/>
        </w:rPr>
        <w:t>38,39</w:t>
      </w:r>
      <w:r w:rsidR="00F55902" w:rsidRPr="008613B3">
        <w:rPr>
          <w:color w:val="000000" w:themeColor="text1"/>
        </w:rPr>
        <w:fldChar w:fldCharType="end"/>
      </w:r>
      <w:r w:rsidR="00CC013A" w:rsidRPr="008613B3">
        <w:rPr>
          <w:color w:val="000000" w:themeColor="text1"/>
        </w:rPr>
        <w:t xml:space="preserve"> to generally avoiding them,</w:t>
      </w:r>
      <w:r w:rsidR="00F55902" w:rsidRPr="008613B3">
        <w:rPr>
          <w:color w:val="000000" w:themeColor="text1"/>
        </w:rPr>
        <w:fldChar w:fldCharType="begin">
          <w:fldData xml:space="preserve">PEVuZE5vdGU+PENpdGU+PEF1dGhvcj5EZXZlcmVhdXg8L0F1dGhvcj48WWVhcj4yMDA4PC9ZZWFy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gzOS00NzwvcGFnZXM+PHZvbHVtZT4zNzE8L3ZvbHVtZT48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EZXZlcmVhdXg8L0F1dGhvcj48WWVhcj4yMDA4PC9ZZWFy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gzOS00NzwvcGFnZXM+PHZvbHVtZT4zNzE8L3ZvbHVtZT48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F55902" w:rsidRPr="008613B3">
        <w:rPr>
          <w:color w:val="000000" w:themeColor="text1"/>
        </w:rPr>
      </w:r>
      <w:r w:rsidR="00F55902" w:rsidRPr="008613B3">
        <w:rPr>
          <w:color w:val="000000" w:themeColor="text1"/>
        </w:rPr>
        <w:fldChar w:fldCharType="separate"/>
      </w:r>
      <w:r w:rsidR="00E46919" w:rsidRPr="008613B3">
        <w:rPr>
          <w:noProof/>
          <w:color w:val="000000" w:themeColor="text1"/>
          <w:vertAlign w:val="superscript"/>
        </w:rPr>
        <w:t>40</w:t>
      </w:r>
      <w:r w:rsidR="00F55902" w:rsidRPr="008613B3">
        <w:rPr>
          <w:color w:val="000000" w:themeColor="text1"/>
        </w:rPr>
        <w:fldChar w:fldCharType="end"/>
      </w:r>
      <w:r w:rsidR="00CC013A" w:rsidRPr="008613B3">
        <w:rPr>
          <w:color w:val="000000" w:themeColor="text1"/>
        </w:rPr>
        <w:t xml:space="preserve"> or</w:t>
      </w:r>
      <w:r w:rsidR="002823D8" w:rsidRPr="008613B3">
        <w:rPr>
          <w:color w:val="000000" w:themeColor="text1"/>
        </w:rPr>
        <w:t xml:space="preserve"> moving</w:t>
      </w:r>
      <w:r w:rsidR="00C11B7F" w:rsidRPr="008613B3">
        <w:rPr>
          <w:color w:val="000000" w:themeColor="text1"/>
        </w:rPr>
        <w:t xml:space="preserve"> from avoiding</w:t>
      </w:r>
      <w:r w:rsidR="00545FF8" w:rsidRPr="008613B3">
        <w:rPr>
          <w:color w:val="000000" w:themeColor="text1"/>
        </w:rPr>
        <w:t xml:space="preserve"> </w:t>
      </w:r>
      <w:r w:rsidR="002D24DB" w:rsidRPr="008613B3">
        <w:rPr>
          <w:color w:val="000000" w:themeColor="text1"/>
        </w:rPr>
        <w:t xml:space="preserve">childhood </w:t>
      </w:r>
      <w:r w:rsidR="00545FF8" w:rsidRPr="008613B3">
        <w:rPr>
          <w:color w:val="000000" w:themeColor="text1"/>
        </w:rPr>
        <w:t>peanut</w:t>
      </w:r>
      <w:r w:rsidR="005E754E" w:rsidRPr="008613B3">
        <w:rPr>
          <w:color w:val="000000" w:themeColor="text1"/>
        </w:rPr>
        <w:t xml:space="preserve"> </w:t>
      </w:r>
      <w:r w:rsidR="00C11B7F" w:rsidRPr="008613B3">
        <w:rPr>
          <w:color w:val="000000" w:themeColor="text1"/>
        </w:rPr>
        <w:t>exposure to prevent allergies to encouraging exposure</w:t>
      </w:r>
      <w:r w:rsidR="00545FF8" w:rsidRPr="008613B3">
        <w:rPr>
          <w:color w:val="000000" w:themeColor="text1"/>
        </w:rPr>
        <w:t xml:space="preserve"> for the same reason</w:t>
      </w:r>
      <w:r w:rsidR="005019AD" w:rsidRPr="008613B3">
        <w:rPr>
          <w:color w:val="000000" w:themeColor="text1"/>
        </w:rPr>
        <w:t>.</w:t>
      </w:r>
      <w:r w:rsidR="00F55902" w:rsidRPr="008613B3">
        <w:rPr>
          <w:color w:val="000000" w:themeColor="text1"/>
        </w:rPr>
        <w:fldChar w:fldCharType="begin">
          <w:fldData xml:space="preserve">PEVuZE5vdGU+PENpdGU+PEF1dGhvcj5EdSBUb2l0PC9BdXRob3I+PFllYXI+MjAxNTwvWWVhcj48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EdSBUb2l0PC9BdXRob3I+PFllYXI+MjAxNTwvWWVhcj48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F55902" w:rsidRPr="008613B3">
        <w:rPr>
          <w:color w:val="000000" w:themeColor="text1"/>
        </w:rPr>
      </w:r>
      <w:r w:rsidR="00F55902" w:rsidRPr="008613B3">
        <w:rPr>
          <w:color w:val="000000" w:themeColor="text1"/>
        </w:rPr>
        <w:fldChar w:fldCharType="separate"/>
      </w:r>
      <w:r w:rsidR="00E46919" w:rsidRPr="008613B3">
        <w:rPr>
          <w:noProof/>
          <w:color w:val="000000" w:themeColor="text1"/>
          <w:vertAlign w:val="superscript"/>
        </w:rPr>
        <w:t>41,42</w:t>
      </w:r>
      <w:r w:rsidR="00F55902" w:rsidRPr="008613B3">
        <w:rPr>
          <w:color w:val="000000" w:themeColor="text1"/>
        </w:rPr>
        <w:fldChar w:fldCharType="end"/>
      </w:r>
      <w:r w:rsidR="00C11B7F" w:rsidRPr="008613B3">
        <w:rPr>
          <w:color w:val="000000" w:themeColor="text1"/>
        </w:rPr>
        <w:t xml:space="preserve"> </w:t>
      </w:r>
    </w:p>
    <w:p w14:paraId="7417E8B9" w14:textId="5B208E65" w:rsidR="00CB2562" w:rsidRPr="008613B3" w:rsidRDefault="00C11B7F">
      <w:pPr>
        <w:spacing w:line="360" w:lineRule="auto"/>
        <w:rPr>
          <w:color w:val="000000" w:themeColor="text1"/>
        </w:rPr>
      </w:pPr>
      <w:r w:rsidRPr="008613B3">
        <w:rPr>
          <w:color w:val="000000" w:themeColor="text1"/>
        </w:rPr>
        <w:t xml:space="preserve">From </w:t>
      </w:r>
      <w:r w:rsidR="003B30B1" w:rsidRPr="008613B3">
        <w:rPr>
          <w:color w:val="000000" w:themeColor="text1"/>
        </w:rPr>
        <w:t xml:space="preserve">this perspective, observed clinical variability </w:t>
      </w:r>
      <w:r w:rsidR="000D123E" w:rsidRPr="008613B3">
        <w:rPr>
          <w:color w:val="000000" w:themeColor="text1"/>
        </w:rPr>
        <w:t>may</w:t>
      </w:r>
      <w:r w:rsidR="003B30B1" w:rsidRPr="008613B3">
        <w:rPr>
          <w:color w:val="000000" w:themeColor="text1"/>
        </w:rPr>
        <w:t xml:space="preserve"> not represent sub-optimal care. Instead, it</w:t>
      </w:r>
      <w:r w:rsidRPr="008613B3">
        <w:rPr>
          <w:color w:val="000000" w:themeColor="text1"/>
        </w:rPr>
        <w:t xml:space="preserve"> may</w:t>
      </w:r>
      <w:r w:rsidR="003B30B1" w:rsidRPr="008613B3">
        <w:rPr>
          <w:color w:val="000000" w:themeColor="text1"/>
        </w:rPr>
        <w:t xml:space="preserve"> </w:t>
      </w:r>
      <w:r w:rsidRPr="008613B3">
        <w:rPr>
          <w:color w:val="000000" w:themeColor="text1"/>
        </w:rPr>
        <w:t>identify</w:t>
      </w:r>
      <w:r w:rsidR="00C77B0F" w:rsidRPr="008613B3">
        <w:rPr>
          <w:color w:val="000000" w:themeColor="text1"/>
        </w:rPr>
        <w:t xml:space="preserve"> non-critical practice areas where</w:t>
      </w:r>
      <w:r w:rsidR="00C91ED9" w:rsidRPr="008613B3">
        <w:rPr>
          <w:color w:val="000000" w:themeColor="text1"/>
        </w:rPr>
        <w:t xml:space="preserve"> reason</w:t>
      </w:r>
      <w:r w:rsidR="0025560F" w:rsidRPr="008613B3">
        <w:rPr>
          <w:color w:val="000000" w:themeColor="text1"/>
        </w:rPr>
        <w:t>a</w:t>
      </w:r>
      <w:r w:rsidR="00C91ED9" w:rsidRPr="008613B3">
        <w:rPr>
          <w:color w:val="000000" w:themeColor="text1"/>
        </w:rPr>
        <w:t>ble</w:t>
      </w:r>
      <w:r w:rsidR="00C77B0F" w:rsidRPr="008613B3">
        <w:rPr>
          <w:color w:val="000000" w:themeColor="text1"/>
        </w:rPr>
        <w:t xml:space="preserve"> variability minimally influences outcomes</w:t>
      </w:r>
      <w:r w:rsidR="00034A6B" w:rsidRPr="008613B3">
        <w:rPr>
          <w:color w:val="000000" w:themeColor="text1"/>
        </w:rPr>
        <w:t xml:space="preserve"> — and</w:t>
      </w:r>
      <w:r w:rsidR="007C7AD8" w:rsidRPr="008613B3">
        <w:rPr>
          <w:color w:val="000000" w:themeColor="text1"/>
        </w:rPr>
        <w:t xml:space="preserve"> may</w:t>
      </w:r>
      <w:r w:rsidR="00034A6B" w:rsidRPr="008613B3">
        <w:rPr>
          <w:color w:val="000000" w:themeColor="text1"/>
        </w:rPr>
        <w:t xml:space="preserve"> explain why so many comparative effectiveness trials show various treatments to be comparable</w:t>
      </w:r>
      <w:r w:rsidR="00C77B0F" w:rsidRPr="008613B3">
        <w:rPr>
          <w:color w:val="000000" w:themeColor="text1"/>
        </w:rPr>
        <w:t>.</w:t>
      </w:r>
      <w:r w:rsidR="0032234B" w:rsidRPr="008613B3">
        <w:rPr>
          <w:color w:val="000000" w:themeColor="text1"/>
        </w:rPr>
        <w:fldChar w:fldCharType="begin">
          <w:fldData xml:space="preserve">PEVuZE5vdGU+PENpdGU+PEF1dGhvcj5QZWRlbjwvQXV0aG9yPjxZZWFyPjIwMTk8L1llYXI+PFJl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QZWRlbjwvQXV0aG9yPjxZZWFyPjIwMTk8L1llYXI+PFJl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32234B" w:rsidRPr="008613B3">
        <w:rPr>
          <w:color w:val="000000" w:themeColor="text1"/>
        </w:rPr>
      </w:r>
      <w:r w:rsidR="0032234B" w:rsidRPr="008613B3">
        <w:rPr>
          <w:color w:val="000000" w:themeColor="text1"/>
        </w:rPr>
        <w:fldChar w:fldCharType="separate"/>
      </w:r>
      <w:r w:rsidR="00E46919" w:rsidRPr="008613B3">
        <w:rPr>
          <w:noProof/>
          <w:color w:val="000000" w:themeColor="text1"/>
          <w:vertAlign w:val="superscript"/>
        </w:rPr>
        <w:t>43</w:t>
      </w:r>
      <w:r w:rsidR="0032234B" w:rsidRPr="008613B3">
        <w:rPr>
          <w:color w:val="000000" w:themeColor="text1"/>
        </w:rPr>
        <w:fldChar w:fldCharType="end"/>
      </w:r>
      <w:r w:rsidR="005E4B17" w:rsidRPr="008613B3">
        <w:rPr>
          <w:color w:val="000000" w:themeColor="text1"/>
        </w:rPr>
        <w:t xml:space="preserve"> </w:t>
      </w:r>
    </w:p>
    <w:p w14:paraId="0CD0BF68" w14:textId="7DCC420D" w:rsidR="0034117D" w:rsidRPr="008613B3" w:rsidRDefault="0034117D" w:rsidP="00D35640">
      <w:pPr>
        <w:pStyle w:val="Heading4"/>
        <w:rPr>
          <w:color w:val="000000" w:themeColor="text1"/>
        </w:rPr>
      </w:pPr>
      <w:r w:rsidRPr="008613B3">
        <w:rPr>
          <w:color w:val="000000" w:themeColor="text1"/>
        </w:rPr>
        <w:t>Is practice already personalized?</w:t>
      </w:r>
    </w:p>
    <w:p w14:paraId="44629660" w14:textId="7E807370" w:rsidR="000D47B1" w:rsidRPr="008613B3" w:rsidRDefault="0043267C">
      <w:pPr>
        <w:spacing w:line="360" w:lineRule="auto"/>
        <w:rPr>
          <w:color w:val="000000" w:themeColor="text1"/>
        </w:rPr>
      </w:pPr>
      <w:r w:rsidRPr="008613B3">
        <w:rPr>
          <w:color w:val="000000" w:themeColor="text1"/>
        </w:rPr>
        <w:t xml:space="preserve">An even more </w:t>
      </w:r>
      <w:r w:rsidR="00A91F36" w:rsidRPr="008613B3">
        <w:rPr>
          <w:color w:val="000000" w:themeColor="text1"/>
        </w:rPr>
        <w:t>intriguing</w:t>
      </w:r>
      <w:r w:rsidRPr="008613B3">
        <w:rPr>
          <w:color w:val="000000" w:themeColor="text1"/>
        </w:rPr>
        <w:t xml:space="preserve"> possibility is that </w:t>
      </w:r>
      <w:r w:rsidR="00A91F36" w:rsidRPr="008613B3">
        <w:rPr>
          <w:color w:val="000000" w:themeColor="text1"/>
        </w:rPr>
        <w:t>clinicians</w:t>
      </w:r>
      <w:r w:rsidRPr="008613B3">
        <w:rPr>
          <w:color w:val="000000" w:themeColor="text1"/>
        </w:rPr>
        <w:t xml:space="preserve"> already practice</w:t>
      </w:r>
      <w:r w:rsidR="00A0482E" w:rsidRPr="008613B3">
        <w:rPr>
          <w:color w:val="000000" w:themeColor="text1"/>
        </w:rPr>
        <w:t xml:space="preserve"> </w:t>
      </w:r>
      <w:r w:rsidR="00B31BF1" w:rsidRPr="008613B3">
        <w:rPr>
          <w:color w:val="000000" w:themeColor="text1"/>
        </w:rPr>
        <w:t>some</w:t>
      </w:r>
      <w:r w:rsidR="00A0482E" w:rsidRPr="008613B3">
        <w:rPr>
          <w:color w:val="000000" w:themeColor="text1"/>
        </w:rPr>
        <w:t xml:space="preserve"> form of</w:t>
      </w:r>
      <w:r w:rsidRPr="008613B3">
        <w:rPr>
          <w:color w:val="000000" w:themeColor="text1"/>
        </w:rPr>
        <w:t xml:space="preserve"> personalized medicine</w:t>
      </w:r>
      <w:r w:rsidR="00156E06" w:rsidRPr="008613B3">
        <w:rPr>
          <w:color w:val="000000" w:themeColor="text1"/>
        </w:rPr>
        <w:t>.</w:t>
      </w:r>
      <w:r w:rsidR="00D538E2" w:rsidRPr="008613B3">
        <w:rPr>
          <w:color w:val="000000" w:themeColor="text1"/>
        </w:rPr>
        <w:t xml:space="preserve"> </w:t>
      </w:r>
      <w:r w:rsidR="001D03D0" w:rsidRPr="008613B3">
        <w:rPr>
          <w:color w:val="000000" w:themeColor="text1"/>
        </w:rPr>
        <w:t>Thus,</w:t>
      </w:r>
      <w:r w:rsidR="00156E06" w:rsidRPr="008613B3">
        <w:rPr>
          <w:color w:val="000000" w:themeColor="text1"/>
        </w:rPr>
        <w:t xml:space="preserve"> specific treatments</w:t>
      </w:r>
      <w:r w:rsidR="001D03D0" w:rsidRPr="008613B3">
        <w:rPr>
          <w:color w:val="000000" w:themeColor="text1"/>
        </w:rPr>
        <w:t xml:space="preserve"> </w:t>
      </w:r>
      <w:r w:rsidR="00D538E2" w:rsidRPr="008613B3">
        <w:rPr>
          <w:color w:val="000000" w:themeColor="text1"/>
        </w:rPr>
        <w:t>may be</w:t>
      </w:r>
      <w:r w:rsidR="001D03D0" w:rsidRPr="008613B3">
        <w:rPr>
          <w:color w:val="000000" w:themeColor="text1"/>
        </w:rPr>
        <w:t xml:space="preserve"> assigned</w:t>
      </w:r>
      <w:r w:rsidR="00156E06" w:rsidRPr="008613B3">
        <w:rPr>
          <w:color w:val="000000" w:themeColor="text1"/>
        </w:rPr>
        <w:t xml:space="preserve"> in way</w:t>
      </w:r>
      <w:r w:rsidR="00D538E2" w:rsidRPr="008613B3">
        <w:rPr>
          <w:color w:val="000000" w:themeColor="text1"/>
        </w:rPr>
        <w:t>s</w:t>
      </w:r>
      <w:r w:rsidR="00156E06" w:rsidRPr="008613B3">
        <w:rPr>
          <w:color w:val="000000" w:themeColor="text1"/>
        </w:rPr>
        <w:t xml:space="preserve"> that </w:t>
      </w:r>
      <w:r w:rsidR="001D03D0" w:rsidRPr="008613B3">
        <w:rPr>
          <w:color w:val="000000" w:themeColor="text1"/>
        </w:rPr>
        <w:t>appear arbitrary and variable</w:t>
      </w:r>
      <w:r w:rsidR="00156E06" w:rsidRPr="008613B3">
        <w:rPr>
          <w:color w:val="000000" w:themeColor="text1"/>
        </w:rPr>
        <w:t>, but</w:t>
      </w:r>
      <w:r w:rsidR="001D03D0" w:rsidRPr="008613B3">
        <w:rPr>
          <w:color w:val="000000" w:themeColor="text1"/>
        </w:rPr>
        <w:t xml:space="preserve"> are</w:t>
      </w:r>
      <w:r w:rsidR="00D538E2" w:rsidRPr="008613B3">
        <w:rPr>
          <w:color w:val="000000" w:themeColor="text1"/>
        </w:rPr>
        <w:t xml:space="preserve"> actually</w:t>
      </w:r>
      <w:r w:rsidR="00156E06" w:rsidRPr="008613B3">
        <w:rPr>
          <w:color w:val="000000" w:themeColor="text1"/>
        </w:rPr>
        <w:t xml:space="preserve"> appropriate for</w:t>
      </w:r>
      <w:r w:rsidR="00D538E2" w:rsidRPr="008613B3">
        <w:rPr>
          <w:color w:val="000000" w:themeColor="text1"/>
        </w:rPr>
        <w:t xml:space="preserve"> individuals.</w:t>
      </w:r>
      <w:r w:rsidR="00EA4841" w:rsidRPr="008613B3">
        <w:rPr>
          <w:color w:val="000000" w:themeColor="text1"/>
        </w:rPr>
        <w:fldChar w:fldCharType="begin">
          <w:fldData xml:space="preserve">PEVuZE5vdGU+PENpdGU+PEF1dGhvcj5NY0lzYWFjPC9BdXRob3I+PFllYXI+MjAxODwvWWVhcj48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NY0lzYWFjPC9BdXRob3I+PFllYXI+MjAxODwvWWVhcj48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EA4841" w:rsidRPr="008613B3">
        <w:rPr>
          <w:color w:val="000000" w:themeColor="text1"/>
        </w:rPr>
      </w:r>
      <w:r w:rsidR="00EA4841" w:rsidRPr="008613B3">
        <w:rPr>
          <w:color w:val="000000" w:themeColor="text1"/>
        </w:rPr>
        <w:fldChar w:fldCharType="separate"/>
      </w:r>
      <w:r w:rsidR="00E46919" w:rsidRPr="008613B3">
        <w:rPr>
          <w:noProof/>
          <w:color w:val="000000" w:themeColor="text1"/>
          <w:vertAlign w:val="superscript"/>
        </w:rPr>
        <w:t>44</w:t>
      </w:r>
      <w:r w:rsidR="00EA4841" w:rsidRPr="008613B3">
        <w:rPr>
          <w:color w:val="000000" w:themeColor="text1"/>
        </w:rPr>
        <w:fldChar w:fldCharType="end"/>
      </w:r>
      <w:r w:rsidR="00D538E2" w:rsidRPr="008613B3">
        <w:rPr>
          <w:color w:val="000000" w:themeColor="text1"/>
        </w:rPr>
        <w:t xml:space="preserve"> </w:t>
      </w:r>
      <w:r w:rsidR="003239AB" w:rsidRPr="008613B3">
        <w:rPr>
          <w:color w:val="000000" w:themeColor="text1"/>
        </w:rPr>
        <w:t>Trial results generally represent averages</w:t>
      </w:r>
      <w:r w:rsidR="00E6767B" w:rsidRPr="008613B3">
        <w:rPr>
          <w:color w:val="000000" w:themeColor="text1"/>
        </w:rPr>
        <w:t xml:space="preserve"> among enrolled patients.</w:t>
      </w:r>
      <w:r w:rsidR="003239AB" w:rsidRPr="008613B3">
        <w:rPr>
          <w:color w:val="000000" w:themeColor="text1"/>
        </w:rPr>
        <w:t xml:space="preserve"> </w:t>
      </w:r>
      <w:r w:rsidR="00740112" w:rsidRPr="008613B3">
        <w:rPr>
          <w:color w:val="000000" w:themeColor="text1"/>
        </w:rPr>
        <w:t>R</w:t>
      </w:r>
      <w:r w:rsidR="00A8669B" w:rsidRPr="008613B3">
        <w:rPr>
          <w:color w:val="000000" w:themeColor="text1"/>
        </w:rPr>
        <w:t>esponse</w:t>
      </w:r>
      <w:r w:rsidR="00D538E2" w:rsidRPr="008613B3">
        <w:rPr>
          <w:color w:val="000000" w:themeColor="text1"/>
        </w:rPr>
        <w:t xml:space="preserve"> variations</w:t>
      </w:r>
      <w:r w:rsidR="00740112" w:rsidRPr="008613B3">
        <w:rPr>
          <w:color w:val="000000" w:themeColor="text1"/>
        </w:rPr>
        <w:t xml:space="preserve"> </w:t>
      </w:r>
      <w:r w:rsidR="00173483" w:rsidRPr="008613B3">
        <w:rPr>
          <w:color w:val="000000" w:themeColor="text1"/>
        </w:rPr>
        <w:t>with</w:t>
      </w:r>
      <w:r w:rsidR="00740112" w:rsidRPr="008613B3">
        <w:rPr>
          <w:color w:val="000000" w:themeColor="text1"/>
        </w:rPr>
        <w:t xml:space="preserve">in </w:t>
      </w:r>
      <w:r w:rsidR="00E6767B" w:rsidRPr="008613B3">
        <w:rPr>
          <w:color w:val="000000" w:themeColor="text1"/>
        </w:rPr>
        <w:t>trial</w:t>
      </w:r>
      <w:r w:rsidR="00740112" w:rsidRPr="008613B3">
        <w:rPr>
          <w:color w:val="000000" w:themeColor="text1"/>
        </w:rPr>
        <w:t xml:space="preserve"> populations</w:t>
      </w:r>
      <w:r w:rsidR="00A8669B" w:rsidRPr="008613B3">
        <w:rPr>
          <w:color w:val="000000" w:themeColor="text1"/>
        </w:rPr>
        <w:t xml:space="preserve"> are always considered, but even large trials are </w:t>
      </w:r>
      <w:r w:rsidR="00AB2D70" w:rsidRPr="008613B3">
        <w:rPr>
          <w:color w:val="000000" w:themeColor="text1"/>
        </w:rPr>
        <w:t xml:space="preserve">usually </w:t>
      </w:r>
      <w:r w:rsidR="00A8669B" w:rsidRPr="008613B3">
        <w:rPr>
          <w:color w:val="000000" w:themeColor="text1"/>
        </w:rPr>
        <w:t>under-powered for sub-group</w:t>
      </w:r>
      <w:r w:rsidR="00527912" w:rsidRPr="008613B3">
        <w:rPr>
          <w:color w:val="000000" w:themeColor="text1"/>
        </w:rPr>
        <w:t xml:space="preserve"> analyses</w:t>
      </w:r>
      <w:r w:rsidR="00A8669B" w:rsidRPr="008613B3">
        <w:rPr>
          <w:color w:val="000000" w:themeColor="text1"/>
        </w:rPr>
        <w:t>.</w:t>
      </w:r>
      <w:r w:rsidR="00A45040" w:rsidRPr="008613B3">
        <w:rPr>
          <w:color w:val="000000" w:themeColor="text1"/>
        </w:rPr>
        <w:t xml:space="preserve"> </w:t>
      </w:r>
      <w:r w:rsidR="00C56776" w:rsidRPr="008613B3">
        <w:rPr>
          <w:color w:val="000000" w:themeColor="text1"/>
        </w:rPr>
        <w:t>Furthermore,</w:t>
      </w:r>
      <w:r w:rsidR="00A45040" w:rsidRPr="008613B3">
        <w:rPr>
          <w:color w:val="000000" w:themeColor="text1"/>
        </w:rPr>
        <w:t xml:space="preserve"> it may not be possible to categorize some subtle but important factors that drive treatment variation.</w:t>
      </w:r>
      <w:r w:rsidR="00A8669B" w:rsidRPr="008613B3">
        <w:rPr>
          <w:color w:val="000000" w:themeColor="text1"/>
        </w:rPr>
        <w:t xml:space="preserve"> </w:t>
      </w:r>
      <w:r w:rsidR="0087195E" w:rsidRPr="008613B3">
        <w:rPr>
          <w:color w:val="000000" w:themeColor="text1"/>
        </w:rPr>
        <w:t>And finally, complex patients with multiple morbidities are often excluded from trials — but are common in routine practice.</w:t>
      </w:r>
      <w:r w:rsidR="002C684E" w:rsidRPr="008613B3">
        <w:rPr>
          <w:color w:val="000000" w:themeColor="text1"/>
        </w:rPr>
        <w:t xml:space="preserve"> </w:t>
      </w:r>
      <w:r w:rsidR="00475ACE" w:rsidRPr="008613B3">
        <w:rPr>
          <w:color w:val="000000" w:themeColor="text1"/>
        </w:rPr>
        <w:t xml:space="preserve"> </w:t>
      </w:r>
      <w:r w:rsidR="00276713" w:rsidRPr="008613B3">
        <w:rPr>
          <w:color w:val="000000" w:themeColor="text1"/>
        </w:rPr>
        <w:t xml:space="preserve"> </w:t>
      </w:r>
      <w:r w:rsidR="0087195E" w:rsidRPr="008613B3">
        <w:rPr>
          <w:color w:val="000000" w:themeColor="text1"/>
        </w:rPr>
        <w:t xml:space="preserve"> </w:t>
      </w:r>
    </w:p>
    <w:p w14:paraId="05CAB540" w14:textId="650A539F" w:rsidR="00190A02" w:rsidRPr="008613B3" w:rsidRDefault="005D6837">
      <w:pPr>
        <w:spacing w:line="360" w:lineRule="auto"/>
        <w:rPr>
          <w:color w:val="000000" w:themeColor="text1"/>
        </w:rPr>
      </w:pPr>
      <w:r w:rsidRPr="008613B3">
        <w:rPr>
          <w:color w:val="000000" w:themeColor="text1"/>
        </w:rPr>
        <w:lastRenderedPageBreak/>
        <w:t>Small trials are often tightly controlled which reduces variability by restricting enrollment and limiting clinicians</w:t>
      </w:r>
      <w:r w:rsidR="002A2520" w:rsidRPr="008613B3">
        <w:rPr>
          <w:color w:val="000000" w:themeColor="text1"/>
        </w:rPr>
        <w:t>’</w:t>
      </w:r>
      <w:r w:rsidRPr="008613B3">
        <w:rPr>
          <w:color w:val="000000" w:themeColor="text1"/>
        </w:rPr>
        <w:t xml:space="preserve"> options for </w:t>
      </w:r>
      <w:r w:rsidR="002A2520" w:rsidRPr="008613B3">
        <w:rPr>
          <w:color w:val="000000" w:themeColor="text1"/>
        </w:rPr>
        <w:t>altering management. In contrast, large trials usually have more pragmatic designs that allow more management flexibility</w:t>
      </w:r>
      <w:r w:rsidR="003F081D" w:rsidRPr="008613B3">
        <w:rPr>
          <w:color w:val="000000" w:themeColor="text1"/>
        </w:rPr>
        <w:t xml:space="preserve"> — and may not even record potentially important aspects of</w:t>
      </w:r>
      <w:r w:rsidR="0086447B" w:rsidRPr="008613B3">
        <w:rPr>
          <w:color w:val="000000" w:themeColor="text1"/>
        </w:rPr>
        <w:t xml:space="preserve"> baseline risk and</w:t>
      </w:r>
      <w:r w:rsidR="003F081D" w:rsidRPr="008613B3">
        <w:rPr>
          <w:color w:val="000000" w:themeColor="text1"/>
        </w:rPr>
        <w:t xml:space="preserve"> management</w:t>
      </w:r>
      <w:r w:rsidR="00781B38" w:rsidRPr="008613B3">
        <w:rPr>
          <w:color w:val="000000" w:themeColor="text1"/>
        </w:rPr>
        <w:t>.</w:t>
      </w:r>
      <w:r w:rsidRPr="008613B3">
        <w:rPr>
          <w:color w:val="000000" w:themeColor="text1"/>
        </w:rPr>
        <w:t xml:space="preserve"> But to some degree, all c</w:t>
      </w:r>
      <w:r w:rsidR="00A8669B" w:rsidRPr="008613B3">
        <w:rPr>
          <w:color w:val="000000" w:themeColor="text1"/>
        </w:rPr>
        <w:t>linical trials poorly recognize individual variation</w:t>
      </w:r>
      <w:r w:rsidR="00802B02" w:rsidRPr="008613B3">
        <w:rPr>
          <w:color w:val="000000" w:themeColor="text1"/>
        </w:rPr>
        <w:t xml:space="preserve"> in response to interventions</w:t>
      </w:r>
      <w:r w:rsidR="00781B38" w:rsidRPr="008613B3">
        <w:rPr>
          <w:color w:val="000000" w:themeColor="text1"/>
        </w:rPr>
        <w:t>. Instead, they</w:t>
      </w:r>
      <w:r w:rsidR="00A8669B" w:rsidRPr="008613B3">
        <w:rPr>
          <w:color w:val="000000" w:themeColor="text1"/>
        </w:rPr>
        <w:t xml:space="preserve"> report results that for the average enrolled </w:t>
      </w:r>
      <w:r w:rsidR="00EE74F2" w:rsidRPr="008613B3">
        <w:rPr>
          <w:color w:val="000000" w:themeColor="text1"/>
        </w:rPr>
        <w:t xml:space="preserve">patient </w:t>
      </w:r>
      <w:r w:rsidR="00A8669B" w:rsidRPr="008613B3">
        <w:rPr>
          <w:color w:val="000000" w:themeColor="text1"/>
        </w:rPr>
        <w:t>— but</w:t>
      </w:r>
      <w:r w:rsidR="00790189" w:rsidRPr="008613B3">
        <w:rPr>
          <w:color w:val="000000" w:themeColor="text1"/>
        </w:rPr>
        <w:t xml:space="preserve"> are</w:t>
      </w:r>
      <w:r w:rsidR="00A8669B" w:rsidRPr="008613B3">
        <w:rPr>
          <w:color w:val="000000" w:themeColor="text1"/>
        </w:rPr>
        <w:t xml:space="preserve"> </w:t>
      </w:r>
      <w:r w:rsidR="00790189" w:rsidRPr="008613B3">
        <w:rPr>
          <w:color w:val="000000" w:themeColor="text1"/>
        </w:rPr>
        <w:t>potential</w:t>
      </w:r>
      <w:r w:rsidR="00A8669B" w:rsidRPr="008613B3">
        <w:rPr>
          <w:color w:val="000000" w:themeColor="text1"/>
        </w:rPr>
        <w:t xml:space="preserve"> wrong for sub-sets of the population.</w:t>
      </w:r>
      <w:r w:rsidR="00D82E05" w:rsidRPr="008613B3">
        <w:rPr>
          <w:color w:val="000000" w:themeColor="text1"/>
        </w:rPr>
        <w:t xml:space="preserve"> </w:t>
      </w:r>
    </w:p>
    <w:p w14:paraId="0B77FA67" w14:textId="53FCCBCF" w:rsidR="00670361" w:rsidRPr="008613B3" w:rsidRDefault="00E25D6D">
      <w:pPr>
        <w:spacing w:line="360" w:lineRule="auto"/>
        <w:rPr>
          <w:color w:val="000000" w:themeColor="text1"/>
        </w:rPr>
      </w:pPr>
      <w:r w:rsidRPr="008613B3">
        <w:rPr>
          <w:color w:val="000000" w:themeColor="text1"/>
        </w:rPr>
        <w:t>E</w:t>
      </w:r>
      <w:r w:rsidR="004F25D7" w:rsidRPr="008613B3">
        <w:rPr>
          <w:color w:val="000000" w:themeColor="text1"/>
        </w:rPr>
        <w:t>ven within tightly controlled (usually small) trials, many of the outcomes</w:t>
      </w:r>
      <w:r w:rsidR="00AC2D01" w:rsidRPr="008613B3">
        <w:rPr>
          <w:color w:val="000000" w:themeColor="text1"/>
        </w:rPr>
        <w:t xml:space="preserve"> are generated by a small subset of high-risk patients.</w:t>
      </w:r>
      <w:r w:rsidR="002B69ED" w:rsidRPr="008613B3">
        <w:rPr>
          <w:color w:val="000000" w:themeColor="text1"/>
        </w:rPr>
        <w:t xml:space="preserve"> An even smaller subset of patients may contribute most outcomes in</w:t>
      </w:r>
      <w:r w:rsidR="00792F3D" w:rsidRPr="008613B3">
        <w:rPr>
          <w:color w:val="000000" w:themeColor="text1"/>
        </w:rPr>
        <w:t xml:space="preserve"> large</w:t>
      </w:r>
      <w:r w:rsidR="002B69ED" w:rsidRPr="008613B3">
        <w:rPr>
          <w:color w:val="000000" w:themeColor="text1"/>
        </w:rPr>
        <w:t xml:space="preserve"> pragmatic trials with less restrictive enrollment criteria. </w:t>
      </w:r>
      <w:r w:rsidR="00867F7A" w:rsidRPr="008613B3">
        <w:rPr>
          <w:color w:val="000000" w:themeColor="text1"/>
        </w:rPr>
        <w:t>The average reported benefit and number-needed-to-treat may therefore actually apply</w:t>
      </w:r>
      <w:r w:rsidR="006D72A2" w:rsidRPr="008613B3">
        <w:rPr>
          <w:color w:val="000000" w:themeColor="text1"/>
        </w:rPr>
        <w:t xml:space="preserve"> to only a fraction of qualifying patients</w:t>
      </w:r>
      <w:r w:rsidR="00B62195" w:rsidRPr="008613B3">
        <w:rPr>
          <w:color w:val="000000" w:themeColor="text1"/>
        </w:rPr>
        <w:t>, a</w:t>
      </w:r>
      <w:r w:rsidR="004971F9" w:rsidRPr="008613B3">
        <w:rPr>
          <w:color w:val="000000" w:themeColor="text1"/>
        </w:rPr>
        <w:t xml:space="preserve"> well-known</w:t>
      </w:r>
      <w:r w:rsidR="00903AEB" w:rsidRPr="008613B3">
        <w:rPr>
          <w:color w:val="000000" w:themeColor="text1"/>
        </w:rPr>
        <w:t xml:space="preserve"> trial</w:t>
      </w:r>
      <w:r w:rsidR="00B62195" w:rsidRPr="008613B3">
        <w:rPr>
          <w:color w:val="000000" w:themeColor="text1"/>
        </w:rPr>
        <w:t xml:space="preserve"> </w:t>
      </w:r>
      <w:r w:rsidR="00124D1B" w:rsidRPr="008613B3">
        <w:rPr>
          <w:color w:val="000000" w:themeColor="text1"/>
        </w:rPr>
        <w:t>limitation</w:t>
      </w:r>
      <w:r w:rsidR="00B62195" w:rsidRPr="008613B3">
        <w:rPr>
          <w:color w:val="000000" w:themeColor="text1"/>
        </w:rPr>
        <w:t xml:space="preserve"> called treatment-effect heterogeniety.</w:t>
      </w:r>
      <w:r w:rsidR="00780CF0" w:rsidRPr="008613B3">
        <w:rPr>
          <w:color w:val="000000" w:themeColor="text1"/>
        </w:rPr>
        <w:fldChar w:fldCharType="begin">
          <w:fldData xml:space="preserve">PEVuZE5vdGU+PENpdGU+PEF1dGhvcj5LZW50PC9BdXRob3I+PFllYXI+MjAwODwvWWVhcj48UmVj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LZW50PC9BdXRob3I+PFllYXI+MjAwODwvWWVhcj48UmVj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780CF0" w:rsidRPr="008613B3">
        <w:rPr>
          <w:color w:val="000000" w:themeColor="text1"/>
        </w:rPr>
      </w:r>
      <w:r w:rsidR="00780CF0" w:rsidRPr="008613B3">
        <w:rPr>
          <w:color w:val="000000" w:themeColor="text1"/>
        </w:rPr>
        <w:fldChar w:fldCharType="separate"/>
      </w:r>
      <w:r w:rsidR="00E46919" w:rsidRPr="008613B3">
        <w:rPr>
          <w:noProof/>
          <w:color w:val="000000" w:themeColor="text1"/>
          <w:vertAlign w:val="superscript"/>
        </w:rPr>
        <w:t>45,46</w:t>
      </w:r>
      <w:r w:rsidR="00780CF0" w:rsidRPr="008613B3">
        <w:rPr>
          <w:color w:val="000000" w:themeColor="text1"/>
        </w:rPr>
        <w:fldChar w:fldCharType="end"/>
      </w:r>
      <w:r w:rsidR="004A5414" w:rsidRPr="008613B3">
        <w:rPr>
          <w:color w:val="000000" w:themeColor="text1"/>
        </w:rPr>
        <w:t xml:space="preserve"> </w:t>
      </w:r>
    </w:p>
    <w:p w14:paraId="3CB51768" w14:textId="28EDC584" w:rsidR="00CB155F" w:rsidRPr="008613B3" w:rsidRDefault="004A5414">
      <w:pPr>
        <w:spacing w:line="360" w:lineRule="auto"/>
        <w:rPr>
          <w:color w:val="000000" w:themeColor="text1"/>
        </w:rPr>
      </w:pPr>
      <w:r w:rsidRPr="008613B3">
        <w:rPr>
          <w:color w:val="000000" w:themeColor="text1"/>
        </w:rPr>
        <w:t>For example,</w:t>
      </w:r>
      <w:r w:rsidR="009E3C5E" w:rsidRPr="008613B3">
        <w:rPr>
          <w:color w:val="000000" w:themeColor="text1"/>
        </w:rPr>
        <w:t xml:space="preserve"> many studies</w:t>
      </w:r>
      <w:r w:rsidR="00CD4C9E" w:rsidRPr="008613B3">
        <w:rPr>
          <w:color w:val="000000" w:themeColor="text1"/>
        </w:rPr>
        <w:t xml:space="preserve"> report</w:t>
      </w:r>
      <w:r w:rsidR="009E3C5E" w:rsidRPr="008613B3">
        <w:rPr>
          <w:color w:val="000000" w:themeColor="text1"/>
        </w:rPr>
        <w:t xml:space="preserve"> that</w:t>
      </w:r>
      <w:r w:rsidRPr="008613B3">
        <w:rPr>
          <w:color w:val="000000" w:themeColor="text1"/>
        </w:rPr>
        <w:t xml:space="preserve"> </w:t>
      </w:r>
      <w:r w:rsidR="009E3C5E" w:rsidRPr="008613B3">
        <w:rPr>
          <w:color w:val="000000" w:themeColor="text1"/>
        </w:rPr>
        <w:t>intraoperative</w:t>
      </w:r>
      <w:r w:rsidR="00374EEA" w:rsidRPr="008613B3">
        <w:rPr>
          <w:color w:val="000000" w:themeColor="text1"/>
        </w:rPr>
        <w:fldChar w:fldCharType="begin">
          <w:fldData xml:space="preserve">PEVuZE5vdGU+PENpdGU+PEF1dGhvcj5TYWxtYXNpPC9BdXRob3I+PFllYXI+MjAxNzwvWWVhcj48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TYWxtYXNpPC9BdXRob3I+PFllYXI+MjAxNzwvWWVhcj48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374EEA" w:rsidRPr="008613B3">
        <w:rPr>
          <w:color w:val="000000" w:themeColor="text1"/>
        </w:rPr>
      </w:r>
      <w:r w:rsidR="00374EEA" w:rsidRPr="008613B3">
        <w:rPr>
          <w:color w:val="000000" w:themeColor="text1"/>
        </w:rPr>
        <w:fldChar w:fldCharType="separate"/>
      </w:r>
      <w:r w:rsidR="00E46919" w:rsidRPr="008613B3">
        <w:rPr>
          <w:noProof/>
          <w:color w:val="000000" w:themeColor="text1"/>
          <w:vertAlign w:val="superscript"/>
        </w:rPr>
        <w:t>47,48</w:t>
      </w:r>
      <w:r w:rsidR="00374EEA" w:rsidRPr="008613B3">
        <w:rPr>
          <w:color w:val="000000" w:themeColor="text1"/>
        </w:rPr>
        <w:fldChar w:fldCharType="end"/>
      </w:r>
      <w:r w:rsidR="009E3C5E" w:rsidRPr="008613B3">
        <w:rPr>
          <w:color w:val="000000" w:themeColor="text1"/>
        </w:rPr>
        <w:t xml:space="preserve"> and postopera</w:t>
      </w:r>
      <w:r w:rsidR="00D00BD2" w:rsidRPr="008613B3">
        <w:rPr>
          <w:color w:val="000000" w:themeColor="text1"/>
        </w:rPr>
        <w:t>t</w:t>
      </w:r>
      <w:r w:rsidR="009E3C5E" w:rsidRPr="008613B3">
        <w:rPr>
          <w:color w:val="000000" w:themeColor="text1"/>
        </w:rPr>
        <w:t>ive hypotension</w:t>
      </w:r>
      <w:r w:rsidR="00374EEA" w:rsidRPr="008613B3">
        <w:rPr>
          <w:color w:val="000000" w:themeColor="text1"/>
        </w:rPr>
        <w:fldChar w:fldCharType="begin">
          <w:fldData xml:space="preserve">PEVuZE5vdGU+PENpdGU+PEF1dGhvcj5TZXNzbGVyPC9BdXRob3I+PFllYXI+MjAxODwvWWVhcj48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TZXNzbGVyPC9BdXRob3I+PFllYXI+MjAxODwvWWVhcj48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374EEA" w:rsidRPr="008613B3">
        <w:rPr>
          <w:color w:val="000000" w:themeColor="text1"/>
        </w:rPr>
      </w:r>
      <w:r w:rsidR="00374EEA" w:rsidRPr="008613B3">
        <w:rPr>
          <w:color w:val="000000" w:themeColor="text1"/>
        </w:rPr>
        <w:fldChar w:fldCharType="separate"/>
      </w:r>
      <w:r w:rsidR="00E46919" w:rsidRPr="008613B3">
        <w:rPr>
          <w:noProof/>
          <w:color w:val="000000" w:themeColor="text1"/>
          <w:vertAlign w:val="superscript"/>
        </w:rPr>
        <w:t>49,50</w:t>
      </w:r>
      <w:r w:rsidR="00374EEA" w:rsidRPr="008613B3">
        <w:rPr>
          <w:color w:val="000000" w:themeColor="text1"/>
        </w:rPr>
        <w:fldChar w:fldCharType="end"/>
      </w:r>
      <w:r w:rsidR="009E3C5E" w:rsidRPr="008613B3">
        <w:rPr>
          <w:color w:val="000000" w:themeColor="text1"/>
        </w:rPr>
        <w:t xml:space="preserve"> is associated with myocardial injury</w:t>
      </w:r>
      <w:r w:rsidR="00CF0E5B" w:rsidRPr="008613B3">
        <w:rPr>
          <w:color w:val="000000" w:themeColor="text1"/>
        </w:rPr>
        <w:t>. But</w:t>
      </w:r>
      <w:r w:rsidR="00217548" w:rsidRPr="008613B3">
        <w:rPr>
          <w:color w:val="000000" w:themeColor="text1"/>
        </w:rPr>
        <w:t xml:space="preserve"> baseline risk is a far stronger determinant of</w:t>
      </w:r>
      <w:r w:rsidR="00CF0E5B" w:rsidRPr="008613B3">
        <w:rPr>
          <w:color w:val="000000" w:themeColor="text1"/>
        </w:rPr>
        <w:t xml:space="preserve"> </w:t>
      </w:r>
      <w:r w:rsidR="00217548" w:rsidRPr="008613B3">
        <w:rPr>
          <w:color w:val="000000" w:themeColor="text1"/>
        </w:rPr>
        <w:t xml:space="preserve">perioperative </w:t>
      </w:r>
      <w:r w:rsidR="00CF0E5B" w:rsidRPr="008613B3">
        <w:rPr>
          <w:color w:val="000000" w:themeColor="text1"/>
        </w:rPr>
        <w:t>myocardial injury</w:t>
      </w:r>
      <w:r w:rsidR="00217548" w:rsidRPr="008613B3">
        <w:rPr>
          <w:color w:val="000000" w:themeColor="text1"/>
        </w:rPr>
        <w:t xml:space="preserve"> than hypotension</w:t>
      </w:r>
      <w:r w:rsidR="00CF0E5B" w:rsidRPr="008613B3">
        <w:rPr>
          <w:color w:val="000000" w:themeColor="text1"/>
        </w:rPr>
        <w:t>.</w:t>
      </w:r>
      <w:r w:rsidR="00923E15" w:rsidRPr="008613B3">
        <w:rPr>
          <w:color w:val="000000" w:themeColor="text1"/>
        </w:rPr>
        <w:t xml:space="preserve"> (Hypotension remains interesting because, unlike baseline risk, it is modifiable.)</w:t>
      </w:r>
      <w:r w:rsidR="00CF0E5B" w:rsidRPr="008613B3">
        <w:rPr>
          <w:color w:val="000000" w:themeColor="text1"/>
        </w:rPr>
        <w:t xml:space="preserve"> Generally healthy young patients are at little risk of myocardial injury. Efforts to prevent moderate hypotension in such patients </w:t>
      </w:r>
      <w:r w:rsidR="00362CC8" w:rsidRPr="008613B3">
        <w:rPr>
          <w:color w:val="000000" w:themeColor="text1"/>
        </w:rPr>
        <w:t>may actually worsen</w:t>
      </w:r>
      <w:r w:rsidR="00670361" w:rsidRPr="008613B3">
        <w:rPr>
          <w:color w:val="000000" w:themeColor="text1"/>
        </w:rPr>
        <w:t xml:space="preserve"> care because there </w:t>
      </w:r>
      <w:r w:rsidR="00BB3388" w:rsidRPr="008613B3">
        <w:rPr>
          <w:color w:val="000000" w:themeColor="text1"/>
        </w:rPr>
        <w:t>are</w:t>
      </w:r>
      <w:r w:rsidR="00670361" w:rsidRPr="008613B3">
        <w:rPr>
          <w:color w:val="000000" w:themeColor="text1"/>
        </w:rPr>
        <w:t xml:space="preserve"> cost</w:t>
      </w:r>
      <w:r w:rsidR="00BB3388" w:rsidRPr="008613B3">
        <w:rPr>
          <w:color w:val="000000" w:themeColor="text1"/>
        </w:rPr>
        <w:t>s</w:t>
      </w:r>
      <w:r w:rsidR="00670361" w:rsidRPr="008613B3">
        <w:rPr>
          <w:color w:val="000000" w:themeColor="text1"/>
        </w:rPr>
        <w:t xml:space="preserve"> and risk</w:t>
      </w:r>
      <w:r w:rsidR="00BB3388" w:rsidRPr="008613B3">
        <w:rPr>
          <w:color w:val="000000" w:themeColor="text1"/>
        </w:rPr>
        <w:t>s</w:t>
      </w:r>
      <w:r w:rsidR="00670361" w:rsidRPr="008613B3">
        <w:rPr>
          <w:color w:val="000000" w:themeColor="text1"/>
        </w:rPr>
        <w:t xml:space="preserve"> of vasopressor and fluid administration</w:t>
      </w:r>
      <w:r w:rsidR="00B74C9F" w:rsidRPr="008613B3">
        <w:rPr>
          <w:color w:val="000000" w:themeColor="text1"/>
        </w:rPr>
        <w:t>. In contrast,</w:t>
      </w:r>
      <w:r w:rsidR="006D5CFD" w:rsidRPr="008613B3">
        <w:rPr>
          <w:color w:val="000000" w:themeColor="text1"/>
        </w:rPr>
        <w:t xml:space="preserve"> limited</w:t>
      </w:r>
      <w:r w:rsidR="00B74C9F" w:rsidRPr="008613B3">
        <w:rPr>
          <w:color w:val="000000" w:themeColor="text1"/>
        </w:rPr>
        <w:t xml:space="preserve"> randomized data </w:t>
      </w:r>
      <w:r w:rsidR="006D5CFD" w:rsidRPr="008613B3">
        <w:rPr>
          <w:color w:val="000000" w:themeColor="text1"/>
        </w:rPr>
        <w:t>suggest</w:t>
      </w:r>
      <w:r w:rsidR="00B74C9F" w:rsidRPr="008613B3">
        <w:rPr>
          <w:color w:val="000000" w:themeColor="text1"/>
        </w:rPr>
        <w:t xml:space="preserve"> that </w:t>
      </w:r>
      <w:r w:rsidR="003C5D5C" w:rsidRPr="008613B3">
        <w:rPr>
          <w:color w:val="000000" w:themeColor="text1"/>
        </w:rPr>
        <w:t>hypotension</w:t>
      </w:r>
      <w:r w:rsidR="00B74C9F" w:rsidRPr="008613B3">
        <w:rPr>
          <w:color w:val="000000" w:themeColor="text1"/>
        </w:rPr>
        <w:t xml:space="preserve"> prevention reduces </w:t>
      </w:r>
      <w:r w:rsidR="00BB3388" w:rsidRPr="008613B3">
        <w:rPr>
          <w:color w:val="000000" w:themeColor="text1"/>
        </w:rPr>
        <w:t>major complications</w:t>
      </w:r>
      <w:r w:rsidR="00B74C9F" w:rsidRPr="008613B3">
        <w:rPr>
          <w:color w:val="000000" w:themeColor="text1"/>
        </w:rPr>
        <w:t xml:space="preserve"> in high-risk patients.</w:t>
      </w:r>
      <w:r w:rsidR="00374EEA" w:rsidRPr="008613B3">
        <w:rPr>
          <w:color w:val="000000" w:themeColor="text1"/>
        </w:rPr>
        <w:fldChar w:fldCharType="begin">
          <w:fldData xml:space="preserve">PEVuZE5vdGU+PENpdGU+PEF1dGhvcj5GdXRpZXI8L0F1dGhvcj48WWVhcj4yMDE3PC9ZZWFyPjxS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GdXRpZXI8L0F1dGhvcj48WWVhcj4yMDE3PC9ZZWFyPjxS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374EEA" w:rsidRPr="008613B3">
        <w:rPr>
          <w:color w:val="000000" w:themeColor="text1"/>
        </w:rPr>
      </w:r>
      <w:r w:rsidR="00374EEA" w:rsidRPr="008613B3">
        <w:rPr>
          <w:color w:val="000000" w:themeColor="text1"/>
        </w:rPr>
        <w:fldChar w:fldCharType="separate"/>
      </w:r>
      <w:r w:rsidR="00E46919" w:rsidRPr="008613B3">
        <w:rPr>
          <w:noProof/>
          <w:color w:val="000000" w:themeColor="text1"/>
          <w:vertAlign w:val="superscript"/>
        </w:rPr>
        <w:t>51</w:t>
      </w:r>
      <w:r w:rsidR="00374EEA" w:rsidRPr="008613B3">
        <w:rPr>
          <w:color w:val="000000" w:themeColor="text1"/>
        </w:rPr>
        <w:fldChar w:fldCharType="end"/>
      </w:r>
      <w:r w:rsidR="00B74C9F" w:rsidRPr="008613B3">
        <w:rPr>
          <w:color w:val="000000" w:themeColor="text1"/>
        </w:rPr>
        <w:t xml:space="preserve"> </w:t>
      </w:r>
    </w:p>
    <w:p w14:paraId="3C99BDC2" w14:textId="1C59CBC4" w:rsidR="00804156" w:rsidRPr="008613B3" w:rsidRDefault="00B74C9F">
      <w:pPr>
        <w:spacing w:line="360" w:lineRule="auto"/>
        <w:rPr>
          <w:color w:val="000000" w:themeColor="text1"/>
        </w:rPr>
      </w:pPr>
      <w:r w:rsidRPr="008613B3">
        <w:rPr>
          <w:color w:val="000000" w:themeColor="text1"/>
        </w:rPr>
        <w:t xml:space="preserve">The difficulty </w:t>
      </w:r>
      <w:r w:rsidR="00BB3388" w:rsidRPr="008613B3">
        <w:rPr>
          <w:color w:val="000000" w:themeColor="text1"/>
        </w:rPr>
        <w:t>come when</w:t>
      </w:r>
      <w:r w:rsidRPr="008613B3">
        <w:rPr>
          <w:color w:val="000000" w:themeColor="text1"/>
        </w:rPr>
        <w:t xml:space="preserve"> </w:t>
      </w:r>
      <w:r w:rsidR="00BB3388" w:rsidRPr="008613B3">
        <w:rPr>
          <w:color w:val="000000" w:themeColor="text1"/>
        </w:rPr>
        <w:t>the</w:t>
      </w:r>
      <w:r w:rsidRPr="008613B3">
        <w:rPr>
          <w:color w:val="000000" w:themeColor="text1"/>
        </w:rPr>
        <w:t xml:space="preserve"> </w:t>
      </w:r>
      <w:r w:rsidR="00BB3388" w:rsidRPr="008613B3">
        <w:rPr>
          <w:color w:val="000000" w:themeColor="text1"/>
        </w:rPr>
        <w:t>presumed benefits</w:t>
      </w:r>
      <w:r w:rsidR="00670361" w:rsidRPr="008613B3">
        <w:rPr>
          <w:color w:val="000000" w:themeColor="text1"/>
        </w:rPr>
        <w:t xml:space="preserve"> of hypotension</w:t>
      </w:r>
      <w:r w:rsidR="00CB155F" w:rsidRPr="008613B3">
        <w:rPr>
          <w:color w:val="000000" w:themeColor="text1"/>
        </w:rPr>
        <w:t xml:space="preserve"> avoidance — or any other treatment —</w:t>
      </w:r>
      <w:r w:rsidR="00670361" w:rsidRPr="008613B3">
        <w:rPr>
          <w:color w:val="000000" w:themeColor="text1"/>
        </w:rPr>
        <w:t xml:space="preserve"> are uncrit</w:t>
      </w:r>
      <w:r w:rsidR="00BB3388" w:rsidRPr="008613B3">
        <w:rPr>
          <w:color w:val="000000" w:themeColor="text1"/>
        </w:rPr>
        <w:t xml:space="preserve">ically applied across </w:t>
      </w:r>
      <w:r w:rsidR="00D13353" w:rsidRPr="008613B3">
        <w:rPr>
          <w:color w:val="000000" w:themeColor="text1"/>
        </w:rPr>
        <w:t>broad populations.</w:t>
      </w:r>
      <w:r w:rsidR="00466023" w:rsidRPr="008613B3">
        <w:rPr>
          <w:color w:val="000000" w:themeColor="text1"/>
        </w:rPr>
        <w:t xml:space="preserve"> </w:t>
      </w:r>
      <w:r w:rsidR="00BC1C30" w:rsidRPr="008613B3">
        <w:rPr>
          <w:rFonts w:cs="Arial"/>
          <w:color w:val="000000" w:themeColor="text1"/>
          <w:szCs w:val="24"/>
        </w:rPr>
        <w:t>Even worse, some institutions may define quality by adherence to protocols, including enhanced recovery pathways, rather than by outcomes that actually matter to patients and healthcare systems</w:t>
      </w:r>
      <w:r w:rsidR="00DE6F23" w:rsidRPr="008613B3">
        <w:rPr>
          <w:rFonts w:cs="Arial"/>
          <w:color w:val="000000" w:themeColor="text1"/>
        </w:rPr>
        <w:t>.</w:t>
      </w:r>
      <w:r w:rsidR="00DC2D39" w:rsidRPr="008613B3">
        <w:rPr>
          <w:rFonts w:cs="Arial"/>
          <w:color w:val="000000" w:themeColor="text1"/>
        </w:rPr>
        <w:t xml:space="preserve"> </w:t>
      </w:r>
      <w:r w:rsidR="00F80953" w:rsidRPr="008613B3">
        <w:rPr>
          <w:color w:val="000000" w:themeColor="text1"/>
        </w:rPr>
        <w:t>Confusing process with outcomes is dangerous</w:t>
      </w:r>
      <w:r w:rsidR="00764350" w:rsidRPr="008613B3">
        <w:rPr>
          <w:color w:val="000000" w:themeColor="text1"/>
        </w:rPr>
        <w:t xml:space="preserve"> because causal relationships between the two is often lacking</w:t>
      </w:r>
      <w:r w:rsidR="00617767" w:rsidRPr="008613B3">
        <w:rPr>
          <w:color w:val="000000" w:themeColor="text1"/>
        </w:rPr>
        <w:t>, especially in individual patients</w:t>
      </w:r>
      <w:r w:rsidR="00764350" w:rsidRPr="008613B3">
        <w:rPr>
          <w:color w:val="000000" w:themeColor="text1"/>
        </w:rPr>
        <w:t xml:space="preserve">. </w:t>
      </w:r>
      <w:r w:rsidR="005D304F" w:rsidRPr="008613B3">
        <w:rPr>
          <w:color w:val="000000" w:themeColor="text1"/>
        </w:rPr>
        <w:t xml:space="preserve">Hogan’s “malignant </w:t>
      </w:r>
      <w:r w:rsidR="00E071EA" w:rsidRPr="008613B3">
        <w:rPr>
          <w:color w:val="000000" w:themeColor="text1"/>
        </w:rPr>
        <w:t>hypercomplience</w:t>
      </w:r>
      <w:r w:rsidR="005D304F" w:rsidRPr="008613B3">
        <w:rPr>
          <w:color w:val="000000" w:themeColor="text1"/>
        </w:rPr>
        <w:t>” may therefore actually worsen care.</w:t>
      </w:r>
      <w:r w:rsidR="005D304F" w:rsidRPr="008613B3">
        <w:rPr>
          <w:color w:val="000000" w:themeColor="text1"/>
        </w:rPr>
        <w:fldChar w:fldCharType="begin"/>
      </w:r>
      <w:r w:rsidR="00E46919" w:rsidRPr="008613B3">
        <w:rPr>
          <w:color w:val="000000" w:themeColor="text1"/>
        </w:rPr>
        <w:instrText xml:space="preserve"> ADDIN EN.CITE &lt;EndNote&gt;&lt;Cite&gt;&lt;Author&gt;Hogan&lt;/Author&gt;&lt;Year&gt;2017&lt;/Year&gt;&lt;RecNum&gt;20024&lt;/RecNum&gt;&lt;DisplayText&gt;&lt;style face="superscript"&gt;52&lt;/style&gt;&lt;/DisplayText&gt;&lt;record&gt;&lt;rec-number&gt;20024&lt;/rec-number&gt;&lt;foreign-keys&gt;&lt;key app="EN" db-id="ddf2wp9retp5ttezfxixpvrlezr5pwdeav0r" timestamp="1574615977"&gt;20024&lt;/key&gt;&lt;/foreign-keys&gt;&lt;ref-type name="Journal Article"&gt;17&lt;/ref-type&gt;&lt;contributors&gt;&lt;authors&gt;&lt;author&gt;Hogan, K.&lt;/author&gt;&lt;/authors&gt;&lt;/contributors&gt;&lt;auth-address&gt;From the Department of Anesthesiology, School of Medicine and Public Health, University of Wisconsin, Madison, Wisconsin.&lt;/auth-address&gt;&lt;titles&gt;&lt;title&gt;Malignant Hypercompliance (editorial)&lt;/title&gt;&lt;secondary-title&gt;Anesthesiology&lt;/secondary-title&gt;&lt;/titles&gt;&lt;periodical&gt;&lt;full-title&gt;Anesthesiology&lt;/full-title&gt;&lt;/periodical&gt;&lt;pages&gt;759-762&lt;/pages&gt;&lt;volume&gt;126&lt;/volume&gt;&lt;number&gt;5&lt;/number&gt;&lt;edition&gt;2017/03/09&lt;/edition&gt;&lt;dates&gt;&lt;year&gt;2017&lt;/year&gt;&lt;pub-dates&gt;&lt;date&gt;May&lt;/date&gt;&lt;/pub-dates&gt;&lt;/dates&gt;&lt;isbn&gt;1528-1175 (Electronic)&amp;#xD;0003-3022 (Linking)&lt;/isbn&gt;&lt;accession-num&gt;28272143&lt;/accession-num&gt;&lt;urls&gt;&lt;related-urls&gt;&lt;url&gt;https://www.ncbi.nlm.nih.gov/pubmed/28272143&lt;/url&gt;&lt;/related-urls&gt;&lt;/urls&gt;&lt;electronic-resource-num&gt;10.1097/ALN.0000000000001597&lt;/electronic-resource-num&gt;&lt;/record&gt;&lt;/Cite&gt;&lt;/EndNote&gt;</w:instrText>
      </w:r>
      <w:r w:rsidR="005D304F" w:rsidRPr="008613B3">
        <w:rPr>
          <w:color w:val="000000" w:themeColor="text1"/>
        </w:rPr>
        <w:fldChar w:fldCharType="separate"/>
      </w:r>
      <w:r w:rsidR="00E46919" w:rsidRPr="008613B3">
        <w:rPr>
          <w:noProof/>
          <w:color w:val="000000" w:themeColor="text1"/>
          <w:vertAlign w:val="superscript"/>
        </w:rPr>
        <w:t>52</w:t>
      </w:r>
      <w:r w:rsidR="005D304F" w:rsidRPr="008613B3">
        <w:rPr>
          <w:color w:val="000000" w:themeColor="text1"/>
        </w:rPr>
        <w:fldChar w:fldCharType="end"/>
      </w:r>
      <w:r w:rsidR="005D304F" w:rsidRPr="008613B3">
        <w:rPr>
          <w:color w:val="000000" w:themeColor="text1"/>
        </w:rPr>
        <w:t xml:space="preserve"> </w:t>
      </w:r>
      <w:r w:rsidR="00764350" w:rsidRPr="008613B3">
        <w:rPr>
          <w:color w:val="000000" w:themeColor="text1"/>
        </w:rPr>
        <w:t>Furthermore,</w:t>
      </w:r>
      <w:r w:rsidR="00F80953" w:rsidRPr="008613B3">
        <w:rPr>
          <w:color w:val="000000" w:themeColor="text1"/>
        </w:rPr>
        <w:t xml:space="preserve"> </w:t>
      </w:r>
      <w:r w:rsidR="00764350" w:rsidRPr="008613B3">
        <w:rPr>
          <w:color w:val="000000" w:themeColor="text1"/>
        </w:rPr>
        <w:t>the approach</w:t>
      </w:r>
      <w:r w:rsidR="00F80953" w:rsidRPr="008613B3">
        <w:rPr>
          <w:color w:val="000000" w:themeColor="text1"/>
        </w:rPr>
        <w:t xml:space="preserve"> </w:t>
      </w:r>
      <w:r w:rsidR="00EB0424" w:rsidRPr="008613B3">
        <w:rPr>
          <w:color w:val="000000" w:themeColor="text1"/>
        </w:rPr>
        <w:t xml:space="preserve">makes systems rigid and stifles innovation. </w:t>
      </w:r>
      <w:r w:rsidR="00D13353" w:rsidRPr="008613B3">
        <w:rPr>
          <w:color w:val="000000" w:themeColor="text1"/>
        </w:rPr>
        <w:t xml:space="preserve"> </w:t>
      </w:r>
    </w:p>
    <w:p w14:paraId="328B8230" w14:textId="0316BB05" w:rsidR="00204E14" w:rsidRPr="008613B3" w:rsidRDefault="00804156" w:rsidP="00CB155F">
      <w:pPr>
        <w:spacing w:line="360" w:lineRule="auto"/>
        <w:rPr>
          <w:color w:val="000000" w:themeColor="text1"/>
        </w:rPr>
      </w:pPr>
      <w:r w:rsidRPr="008613B3">
        <w:rPr>
          <w:color w:val="000000" w:themeColor="text1"/>
        </w:rPr>
        <w:lastRenderedPageBreak/>
        <w:t>Clinicians intuitively recognize that trial results are driven by sub-sets of enrolled patients</w:t>
      </w:r>
      <w:r w:rsidR="00865849" w:rsidRPr="008613B3">
        <w:rPr>
          <w:color w:val="000000" w:themeColor="text1"/>
        </w:rPr>
        <w:t xml:space="preserve"> and may apply poorly to the entire study population, much less to other groups. </w:t>
      </w:r>
      <w:r w:rsidR="00E071EA" w:rsidRPr="008613B3">
        <w:rPr>
          <w:color w:val="000000" w:themeColor="text1"/>
        </w:rPr>
        <w:t>Clinicians</w:t>
      </w:r>
      <w:r w:rsidR="0058100F" w:rsidRPr="008613B3">
        <w:rPr>
          <w:color w:val="000000" w:themeColor="text1"/>
        </w:rPr>
        <w:t xml:space="preserve"> also understand that individual patients are complicated and </w:t>
      </w:r>
      <w:r w:rsidR="00A73DF3" w:rsidRPr="008613B3">
        <w:rPr>
          <w:color w:val="000000" w:themeColor="text1"/>
        </w:rPr>
        <w:t xml:space="preserve"> </w:t>
      </w:r>
      <w:r w:rsidR="0058100F" w:rsidRPr="008613B3">
        <w:rPr>
          <w:color w:val="000000" w:themeColor="text1"/>
        </w:rPr>
        <w:t>that treatments for one</w:t>
      </w:r>
      <w:r w:rsidR="000A0FDA" w:rsidRPr="008613B3">
        <w:rPr>
          <w:color w:val="000000" w:themeColor="text1"/>
        </w:rPr>
        <w:t xml:space="preserve"> condition</w:t>
      </w:r>
      <w:r w:rsidR="0058100F" w:rsidRPr="008613B3">
        <w:rPr>
          <w:color w:val="000000" w:themeColor="text1"/>
        </w:rPr>
        <w:t xml:space="preserve"> may worsen another.</w:t>
      </w:r>
      <w:r w:rsidR="00865849" w:rsidRPr="008613B3">
        <w:rPr>
          <w:color w:val="000000" w:themeColor="text1"/>
        </w:rPr>
        <w:t xml:space="preserve"> </w:t>
      </w:r>
      <w:r w:rsidR="00B47733" w:rsidRPr="008613B3">
        <w:rPr>
          <w:color w:val="000000" w:themeColor="text1"/>
        </w:rPr>
        <w:t>A natural consequence</w:t>
      </w:r>
      <w:r w:rsidR="00B3636A" w:rsidRPr="008613B3">
        <w:rPr>
          <w:color w:val="000000" w:themeColor="text1"/>
        </w:rPr>
        <w:t xml:space="preserve"> is that t</w:t>
      </w:r>
      <w:r w:rsidR="00A46BF8" w:rsidRPr="008613B3">
        <w:rPr>
          <w:color w:val="000000" w:themeColor="text1"/>
        </w:rPr>
        <w:t xml:space="preserve">houghtful evaluation of </w:t>
      </w:r>
      <w:r w:rsidR="00AB7123" w:rsidRPr="008613B3">
        <w:rPr>
          <w:color w:val="000000" w:themeColor="text1"/>
        </w:rPr>
        <w:t xml:space="preserve">multiple considerations </w:t>
      </w:r>
      <w:r w:rsidR="008C05E8" w:rsidRPr="008613B3">
        <w:rPr>
          <w:color w:val="000000" w:themeColor="text1"/>
        </w:rPr>
        <w:t xml:space="preserve">will </w:t>
      </w:r>
      <w:r w:rsidR="00BB1E7C" w:rsidRPr="008613B3">
        <w:rPr>
          <w:color w:val="000000" w:themeColor="text1"/>
        </w:rPr>
        <w:t>promote patients-specific</w:t>
      </w:r>
      <w:r w:rsidR="00B11B5C" w:rsidRPr="008613B3">
        <w:rPr>
          <w:color w:val="000000" w:themeColor="text1"/>
        </w:rPr>
        <w:t xml:space="preserve"> treatments</w:t>
      </w:r>
      <w:r w:rsidR="00356948" w:rsidRPr="008613B3">
        <w:rPr>
          <w:color w:val="000000" w:themeColor="text1"/>
        </w:rPr>
        <w:t xml:space="preserve">. </w:t>
      </w:r>
      <w:r w:rsidR="005612AD" w:rsidRPr="008613B3">
        <w:rPr>
          <w:color w:val="000000" w:themeColor="text1"/>
        </w:rPr>
        <w:t>Tailoring</w:t>
      </w:r>
      <w:r w:rsidR="00356948" w:rsidRPr="008613B3">
        <w:rPr>
          <w:color w:val="000000" w:themeColor="text1"/>
        </w:rPr>
        <w:t xml:space="preserve"> treatments </w:t>
      </w:r>
      <w:r w:rsidR="005612AD" w:rsidRPr="008613B3">
        <w:rPr>
          <w:color w:val="000000" w:themeColor="text1"/>
        </w:rPr>
        <w:t xml:space="preserve">to specific patients </w:t>
      </w:r>
      <w:r w:rsidR="00F20B17" w:rsidRPr="008613B3">
        <w:rPr>
          <w:color w:val="000000" w:themeColor="text1"/>
        </w:rPr>
        <w:t>increase</w:t>
      </w:r>
      <w:r w:rsidR="00356948" w:rsidRPr="008613B3">
        <w:rPr>
          <w:color w:val="000000" w:themeColor="text1"/>
        </w:rPr>
        <w:t>s</w:t>
      </w:r>
      <w:r w:rsidR="00F20B17" w:rsidRPr="008613B3">
        <w:rPr>
          <w:color w:val="000000" w:themeColor="text1"/>
        </w:rPr>
        <w:t xml:space="preserve"> practice</w:t>
      </w:r>
      <w:r w:rsidR="00B3636A" w:rsidRPr="008613B3">
        <w:rPr>
          <w:color w:val="000000" w:themeColor="text1"/>
        </w:rPr>
        <w:t xml:space="preserve"> variability</w:t>
      </w:r>
      <w:r w:rsidR="00F20B17" w:rsidRPr="008613B3">
        <w:rPr>
          <w:color w:val="000000" w:themeColor="text1"/>
        </w:rPr>
        <w:t xml:space="preserve"> </w:t>
      </w:r>
      <w:r w:rsidR="00B3636A" w:rsidRPr="008613B3">
        <w:rPr>
          <w:color w:val="000000" w:themeColor="text1"/>
        </w:rPr>
        <w:t>—</w:t>
      </w:r>
      <w:r w:rsidR="008C05E8" w:rsidRPr="008613B3">
        <w:rPr>
          <w:color w:val="000000" w:themeColor="text1"/>
        </w:rPr>
        <w:t xml:space="preserve"> but</w:t>
      </w:r>
      <w:r w:rsidR="00B3636A" w:rsidRPr="008613B3">
        <w:rPr>
          <w:color w:val="000000" w:themeColor="text1"/>
        </w:rPr>
        <w:t xml:space="preserve"> it is</w:t>
      </w:r>
      <w:r w:rsidR="008C05E8" w:rsidRPr="008613B3">
        <w:rPr>
          <w:color w:val="000000" w:themeColor="text1"/>
        </w:rPr>
        <w:t xml:space="preserve"> variability that </w:t>
      </w:r>
      <w:r w:rsidR="00B3636A" w:rsidRPr="008613B3">
        <w:rPr>
          <w:color w:val="000000" w:themeColor="text1"/>
        </w:rPr>
        <w:t>may well</w:t>
      </w:r>
      <w:r w:rsidR="008C05E8" w:rsidRPr="008613B3">
        <w:rPr>
          <w:color w:val="000000" w:themeColor="text1"/>
        </w:rPr>
        <w:t xml:space="preserve"> improve care.</w:t>
      </w:r>
      <w:r w:rsidR="00B3636A" w:rsidRPr="008613B3">
        <w:rPr>
          <w:color w:val="000000" w:themeColor="text1"/>
        </w:rPr>
        <w:t xml:space="preserve"> </w:t>
      </w:r>
      <w:bookmarkStart w:id="0" w:name="_GoBack"/>
      <w:bookmarkEnd w:id="0"/>
    </w:p>
    <w:p w14:paraId="41B08CB2" w14:textId="46D4CCB9" w:rsidR="005D32B5" w:rsidRPr="008613B3" w:rsidRDefault="00204E14" w:rsidP="00D35640">
      <w:pPr>
        <w:pStyle w:val="Heading4"/>
        <w:rPr>
          <w:color w:val="000000" w:themeColor="text1"/>
        </w:rPr>
      </w:pPr>
      <w:r w:rsidRPr="008613B3">
        <w:rPr>
          <w:color w:val="000000" w:themeColor="text1"/>
        </w:rPr>
        <w:t>Clinical pathways</w:t>
      </w:r>
      <w:r w:rsidR="00FA46B9" w:rsidRPr="008613B3">
        <w:rPr>
          <w:color w:val="000000" w:themeColor="text1"/>
        </w:rPr>
        <w:t xml:space="preserve"> and enhanced recovery</w:t>
      </w:r>
      <w:r w:rsidR="0085612C" w:rsidRPr="008613B3">
        <w:rPr>
          <w:color w:val="000000" w:themeColor="text1"/>
        </w:rPr>
        <w:t xml:space="preserve"> </w:t>
      </w:r>
      <w:r w:rsidR="003E2C62" w:rsidRPr="008613B3">
        <w:rPr>
          <w:color w:val="000000" w:themeColor="text1"/>
        </w:rPr>
        <w:t xml:space="preserve"> </w:t>
      </w:r>
    </w:p>
    <w:p w14:paraId="7A9C074D" w14:textId="1A115748" w:rsidR="00B334E5" w:rsidRPr="008613B3" w:rsidRDefault="00287DD6" w:rsidP="001D11FE">
      <w:pPr>
        <w:spacing w:line="360" w:lineRule="auto"/>
        <w:rPr>
          <w:color w:val="000000" w:themeColor="text1"/>
        </w:rPr>
      </w:pPr>
      <w:r w:rsidRPr="008613B3">
        <w:rPr>
          <w:color w:val="000000" w:themeColor="text1"/>
        </w:rPr>
        <w:t xml:space="preserve">Medicine is slowly shifting to value-based care, with value being </w:t>
      </w:r>
      <w:r w:rsidR="006235D7" w:rsidRPr="008613B3">
        <w:rPr>
          <w:color w:val="000000" w:themeColor="text1"/>
        </w:rPr>
        <w:t>defined as quality divided by cost.</w:t>
      </w:r>
      <w:r w:rsidR="00BE1B6C" w:rsidRPr="008613B3">
        <w:rPr>
          <w:color w:val="000000" w:themeColor="text1"/>
        </w:rPr>
        <w:t xml:space="preserve"> Everyone agrees that</w:t>
      </w:r>
      <w:r w:rsidR="00DF346A" w:rsidRPr="008613B3">
        <w:rPr>
          <w:color w:val="000000" w:themeColor="text1"/>
        </w:rPr>
        <w:t xml:space="preserve"> the</w:t>
      </w:r>
      <w:r w:rsidR="00BE1B6C" w:rsidRPr="008613B3">
        <w:rPr>
          <w:color w:val="000000" w:themeColor="text1"/>
        </w:rPr>
        <w:t xml:space="preserve"> quality</w:t>
      </w:r>
      <w:r w:rsidR="00DF346A" w:rsidRPr="008613B3">
        <w:rPr>
          <w:color w:val="000000" w:themeColor="text1"/>
        </w:rPr>
        <w:t xml:space="preserve"> of medical</w:t>
      </w:r>
      <w:r w:rsidR="00BE1B6C" w:rsidRPr="008613B3">
        <w:rPr>
          <w:color w:val="000000" w:themeColor="text1"/>
        </w:rPr>
        <w:t xml:space="preserve"> care </w:t>
      </w:r>
      <w:r w:rsidR="00DF346A" w:rsidRPr="008613B3">
        <w:rPr>
          <w:color w:val="000000" w:themeColor="text1"/>
        </w:rPr>
        <w:t>should be high. But there is also an assumption in some quarters that prac</w:t>
      </w:r>
      <w:r w:rsidR="007A5033" w:rsidRPr="008613B3">
        <w:rPr>
          <w:color w:val="000000" w:themeColor="text1"/>
        </w:rPr>
        <w:t>t</w:t>
      </w:r>
      <w:r w:rsidR="00DF346A" w:rsidRPr="008613B3">
        <w:rPr>
          <w:color w:val="000000" w:themeColor="text1"/>
        </w:rPr>
        <w:t xml:space="preserve">ice variability </w:t>
      </w:r>
      <w:r w:rsidR="008B1522" w:rsidRPr="008613B3">
        <w:rPr>
          <w:color w:val="000000" w:themeColor="text1"/>
        </w:rPr>
        <w:t>is inherently sub-optimal.</w:t>
      </w:r>
      <w:r w:rsidRPr="008613B3">
        <w:rPr>
          <w:color w:val="000000" w:themeColor="text1"/>
        </w:rPr>
        <w:t xml:space="preserve"> </w:t>
      </w:r>
      <w:r w:rsidR="008B1522" w:rsidRPr="008613B3">
        <w:rPr>
          <w:color w:val="000000" w:themeColor="text1"/>
        </w:rPr>
        <w:t>For example, a</w:t>
      </w:r>
      <w:r w:rsidR="00633AA5" w:rsidRPr="008613B3">
        <w:rPr>
          <w:color w:val="000000" w:themeColor="text1"/>
        </w:rPr>
        <w:t xml:space="preserve"> fundamental precept of clinical pathways, including enhanced recovery, is that</w:t>
      </w:r>
      <w:r w:rsidR="008B1522" w:rsidRPr="008613B3">
        <w:rPr>
          <w:color w:val="000000" w:themeColor="text1"/>
        </w:rPr>
        <w:t xml:space="preserve"> </w:t>
      </w:r>
      <w:r w:rsidR="00633AA5" w:rsidRPr="008613B3">
        <w:rPr>
          <w:color w:val="000000" w:themeColor="text1"/>
        </w:rPr>
        <w:t>reducing variability will improve outcomes. The</w:t>
      </w:r>
      <w:r w:rsidR="00A73DF3" w:rsidRPr="008613B3">
        <w:rPr>
          <w:color w:val="000000" w:themeColor="text1"/>
        </w:rPr>
        <w:t>re</w:t>
      </w:r>
      <w:r w:rsidR="007B158B" w:rsidRPr="008613B3">
        <w:rPr>
          <w:color w:val="000000" w:themeColor="text1"/>
        </w:rPr>
        <w:t xml:space="preserve"> is some logic to the</w:t>
      </w:r>
      <w:r w:rsidR="00633AA5" w:rsidRPr="008613B3">
        <w:rPr>
          <w:color w:val="000000" w:themeColor="text1"/>
        </w:rPr>
        <w:t xml:space="preserve"> assertion</w:t>
      </w:r>
      <w:r w:rsidR="007B158B" w:rsidRPr="008613B3">
        <w:rPr>
          <w:color w:val="000000" w:themeColor="text1"/>
        </w:rPr>
        <w:t>,</w:t>
      </w:r>
      <w:r w:rsidR="00633AA5" w:rsidRPr="008613B3">
        <w:rPr>
          <w:color w:val="000000" w:themeColor="text1"/>
        </w:rPr>
        <w:t xml:space="preserve"> </w:t>
      </w:r>
      <w:r w:rsidR="007B158B" w:rsidRPr="008613B3">
        <w:rPr>
          <w:color w:val="000000" w:themeColor="text1"/>
        </w:rPr>
        <w:t>and reducing</w:t>
      </w:r>
      <w:r w:rsidR="00633AA5" w:rsidRPr="008613B3">
        <w:rPr>
          <w:color w:val="000000" w:themeColor="text1"/>
        </w:rPr>
        <w:t xml:space="preserve"> variability in clinical practices</w:t>
      </w:r>
      <w:r w:rsidR="007B158B" w:rsidRPr="008613B3">
        <w:rPr>
          <w:color w:val="000000" w:themeColor="text1"/>
        </w:rPr>
        <w:t xml:space="preserve"> may</w:t>
      </w:r>
      <w:r w:rsidR="001C6EBC" w:rsidRPr="008613B3">
        <w:rPr>
          <w:color w:val="000000" w:themeColor="text1"/>
        </w:rPr>
        <w:t xml:space="preserve"> often</w:t>
      </w:r>
      <w:r w:rsidR="00633AA5" w:rsidRPr="008613B3">
        <w:rPr>
          <w:color w:val="000000" w:themeColor="text1"/>
        </w:rPr>
        <w:t xml:space="preserve"> represent an improvement opportunity. </w:t>
      </w:r>
      <w:r w:rsidR="009B40D0" w:rsidRPr="008613B3">
        <w:rPr>
          <w:color w:val="000000" w:themeColor="text1"/>
        </w:rPr>
        <w:t>For example</w:t>
      </w:r>
      <w:r w:rsidR="00067AB0" w:rsidRPr="008613B3">
        <w:rPr>
          <w:color w:val="000000" w:themeColor="text1"/>
        </w:rPr>
        <w:t xml:space="preserve">, </w:t>
      </w:r>
      <w:r w:rsidR="0035584E" w:rsidRPr="008613B3">
        <w:rPr>
          <w:color w:val="000000" w:themeColor="text1"/>
        </w:rPr>
        <w:t>consistent practices and procedures</w:t>
      </w:r>
      <w:r w:rsidR="009B40D0" w:rsidRPr="008613B3">
        <w:rPr>
          <w:color w:val="000000" w:themeColor="text1"/>
        </w:rPr>
        <w:t xml:space="preserve"> </w:t>
      </w:r>
      <w:r w:rsidR="007B158B" w:rsidRPr="008613B3">
        <w:rPr>
          <w:color w:val="000000" w:themeColor="text1"/>
        </w:rPr>
        <w:t>presumably</w:t>
      </w:r>
      <w:r w:rsidR="008F02E8" w:rsidRPr="008613B3">
        <w:rPr>
          <w:color w:val="000000" w:themeColor="text1"/>
        </w:rPr>
        <w:t xml:space="preserve"> reduc</w:t>
      </w:r>
      <w:r w:rsidR="007B158B" w:rsidRPr="008613B3">
        <w:rPr>
          <w:color w:val="000000" w:themeColor="text1"/>
        </w:rPr>
        <w:t>e</w:t>
      </w:r>
      <w:r w:rsidR="008F02E8" w:rsidRPr="008613B3">
        <w:rPr>
          <w:color w:val="000000" w:themeColor="text1"/>
        </w:rPr>
        <w:t xml:space="preserve"> mis-understandings </w:t>
      </w:r>
      <w:r w:rsidR="0089229B" w:rsidRPr="008613B3">
        <w:rPr>
          <w:color w:val="000000" w:themeColor="text1"/>
        </w:rPr>
        <w:t xml:space="preserve">and may </w:t>
      </w:r>
      <w:r w:rsidR="008F02E8" w:rsidRPr="008613B3">
        <w:rPr>
          <w:color w:val="000000" w:themeColor="text1"/>
        </w:rPr>
        <w:t>speed patients’ flow through a hospitalization.</w:t>
      </w:r>
      <w:r w:rsidR="00F0324B" w:rsidRPr="008613B3">
        <w:rPr>
          <w:color w:val="000000" w:themeColor="text1"/>
        </w:rPr>
        <w:t xml:space="preserve"> And </w:t>
      </w:r>
      <w:r w:rsidR="00032AC2" w:rsidRPr="008613B3">
        <w:rPr>
          <w:color w:val="000000" w:themeColor="text1"/>
        </w:rPr>
        <w:t>un</w:t>
      </w:r>
      <w:r w:rsidR="00F0324B" w:rsidRPr="008613B3">
        <w:rPr>
          <w:color w:val="000000" w:themeColor="text1"/>
        </w:rPr>
        <w:t>doubt</w:t>
      </w:r>
      <w:r w:rsidR="00032AC2" w:rsidRPr="008613B3">
        <w:rPr>
          <w:color w:val="000000" w:themeColor="text1"/>
        </w:rPr>
        <w:t>edly</w:t>
      </w:r>
      <w:r w:rsidR="00F0324B" w:rsidRPr="008613B3">
        <w:rPr>
          <w:color w:val="000000" w:themeColor="text1"/>
        </w:rPr>
        <w:t>, some aspects of various clinical pathways are evidence-based and</w:t>
      </w:r>
      <w:r w:rsidR="001C6EBC" w:rsidRPr="008613B3">
        <w:rPr>
          <w:color w:val="000000" w:themeColor="text1"/>
        </w:rPr>
        <w:t xml:space="preserve"> clearly</w:t>
      </w:r>
      <w:r w:rsidR="00F0324B" w:rsidRPr="008613B3">
        <w:rPr>
          <w:color w:val="000000" w:themeColor="text1"/>
        </w:rPr>
        <w:t xml:space="preserve"> effective</w:t>
      </w:r>
      <w:r w:rsidR="001C6EBC" w:rsidRPr="008613B3">
        <w:rPr>
          <w:color w:val="000000" w:themeColor="text1"/>
        </w:rPr>
        <w:t xml:space="preserve"> including</w:t>
      </w:r>
      <w:r w:rsidR="005772E9" w:rsidRPr="008613B3">
        <w:rPr>
          <w:color w:val="000000" w:themeColor="text1"/>
        </w:rPr>
        <w:t xml:space="preserve"> avoiding naso-gastric tubes,</w:t>
      </w:r>
      <w:r w:rsidR="004A4077" w:rsidRPr="008613B3">
        <w:rPr>
          <w:color w:val="000000" w:themeColor="text1"/>
        </w:rPr>
        <w:t xml:space="preserve"> early mobili</w:t>
      </w:r>
      <w:r w:rsidR="005772E9" w:rsidRPr="008613B3">
        <w:rPr>
          <w:color w:val="000000" w:themeColor="text1"/>
        </w:rPr>
        <w:t>zation and feeding, and minim</w:t>
      </w:r>
      <w:r w:rsidR="00550AB1" w:rsidRPr="008613B3">
        <w:rPr>
          <w:color w:val="000000" w:themeColor="text1"/>
        </w:rPr>
        <w:t>ally invasive surgery.</w:t>
      </w:r>
      <w:r w:rsidR="001C6EBC" w:rsidRPr="008613B3">
        <w:rPr>
          <w:color w:val="000000" w:themeColor="text1"/>
        </w:rPr>
        <w:t xml:space="preserve"> </w:t>
      </w:r>
      <w:r w:rsidR="00550AB1" w:rsidRPr="008613B3">
        <w:rPr>
          <w:color w:val="000000" w:themeColor="text1"/>
        </w:rPr>
        <w:t xml:space="preserve"> </w:t>
      </w:r>
      <w:r w:rsidR="005772E9" w:rsidRPr="008613B3">
        <w:rPr>
          <w:color w:val="000000" w:themeColor="text1"/>
        </w:rPr>
        <w:t xml:space="preserve"> </w:t>
      </w:r>
      <w:r w:rsidR="008F02E8" w:rsidRPr="008613B3">
        <w:rPr>
          <w:color w:val="000000" w:themeColor="text1"/>
        </w:rPr>
        <w:t xml:space="preserve"> </w:t>
      </w:r>
    </w:p>
    <w:p w14:paraId="0AE8A928" w14:textId="3F73B323" w:rsidR="00891AE4" w:rsidRPr="008613B3" w:rsidRDefault="00B334E5" w:rsidP="001D11FE">
      <w:pPr>
        <w:spacing w:line="360" w:lineRule="auto"/>
        <w:rPr>
          <w:color w:val="000000" w:themeColor="text1"/>
        </w:rPr>
      </w:pPr>
      <w:r w:rsidRPr="008613B3">
        <w:rPr>
          <w:color w:val="000000" w:themeColor="text1"/>
        </w:rPr>
        <w:t>P</w:t>
      </w:r>
      <w:r w:rsidR="001D11FE" w:rsidRPr="008613B3">
        <w:rPr>
          <w:color w:val="000000" w:themeColor="text1"/>
        </w:rPr>
        <w:t>atients</w:t>
      </w:r>
      <w:r w:rsidRPr="008613B3">
        <w:rPr>
          <w:color w:val="000000" w:themeColor="text1"/>
        </w:rPr>
        <w:t>, though,</w:t>
      </w:r>
      <w:r w:rsidR="001D11FE" w:rsidRPr="008613B3">
        <w:rPr>
          <w:color w:val="000000" w:themeColor="text1"/>
        </w:rPr>
        <w:t xml:space="preserve"> are </w:t>
      </w:r>
      <w:r w:rsidR="007D6081" w:rsidRPr="008613B3">
        <w:rPr>
          <w:color w:val="000000" w:themeColor="text1"/>
        </w:rPr>
        <w:t xml:space="preserve">far more complicated </w:t>
      </w:r>
      <w:r w:rsidR="0089229B" w:rsidRPr="008613B3">
        <w:rPr>
          <w:color w:val="000000" w:themeColor="text1"/>
        </w:rPr>
        <w:t xml:space="preserve">than </w:t>
      </w:r>
      <w:r w:rsidR="007D6081" w:rsidRPr="008613B3">
        <w:rPr>
          <w:color w:val="000000" w:themeColor="text1"/>
        </w:rPr>
        <w:t>widgets</w:t>
      </w:r>
      <w:r w:rsidR="001D11FE" w:rsidRPr="008613B3">
        <w:rPr>
          <w:color w:val="000000" w:themeColor="text1"/>
        </w:rPr>
        <w:t xml:space="preserve"> being stamped out on an assembly line. There is little doubt that variability in industrial processes is harmful</w:t>
      </w:r>
      <w:r w:rsidR="00A043DF" w:rsidRPr="008613B3">
        <w:rPr>
          <w:color w:val="000000" w:themeColor="text1"/>
        </w:rPr>
        <w:t>, but it is also true that the raw material is uniform and the process identical for each widget</w:t>
      </w:r>
      <w:r w:rsidR="001D11FE" w:rsidRPr="008613B3">
        <w:rPr>
          <w:color w:val="000000" w:themeColor="text1"/>
        </w:rPr>
        <w:t xml:space="preserve">. </w:t>
      </w:r>
      <w:r w:rsidR="00A043DF" w:rsidRPr="008613B3">
        <w:rPr>
          <w:color w:val="000000" w:themeColor="text1"/>
        </w:rPr>
        <w:t>The opposite is true in medicine:</w:t>
      </w:r>
      <w:r w:rsidR="00F131C9" w:rsidRPr="008613B3">
        <w:rPr>
          <w:color w:val="000000" w:themeColor="text1"/>
        </w:rPr>
        <w:t xml:space="preserve"> much or most of the variability in patient care results from variability </w:t>
      </w:r>
      <w:r w:rsidR="00B86DA6" w:rsidRPr="008613B3">
        <w:rPr>
          <w:color w:val="000000" w:themeColor="text1"/>
        </w:rPr>
        <w:t>among</w:t>
      </w:r>
      <w:r w:rsidR="00F131C9" w:rsidRPr="008613B3">
        <w:rPr>
          <w:color w:val="000000" w:themeColor="text1"/>
        </w:rPr>
        <w:t xml:space="preserve"> patients</w:t>
      </w:r>
      <w:r w:rsidR="00B86DA6" w:rsidRPr="008613B3">
        <w:rPr>
          <w:color w:val="000000" w:themeColor="text1"/>
        </w:rPr>
        <w:t>,</w:t>
      </w:r>
      <w:r w:rsidR="00EA3EF9" w:rsidRPr="008613B3">
        <w:rPr>
          <w:color w:val="000000" w:themeColor="text1"/>
        </w:rPr>
        <w:t xml:space="preserve"> and the risk of complications is overwhelmingly driven by baseline patient risk rather than care patterns.</w:t>
      </w:r>
      <w:r w:rsidR="00DA0DA8" w:rsidRPr="008613B3">
        <w:rPr>
          <w:color w:val="000000" w:themeColor="text1"/>
        </w:rPr>
        <w:fldChar w:fldCharType="begin"/>
      </w:r>
      <w:r w:rsidR="00E46919" w:rsidRPr="008613B3">
        <w:rPr>
          <w:color w:val="000000" w:themeColor="text1"/>
        </w:rPr>
        <w:instrText xml:space="preserve"> ADDIN EN.CITE &lt;EndNote&gt;&lt;Cite&gt;&lt;Author&gt;Chamoun&lt;/Author&gt;&lt;Year&gt;2018&lt;/Year&gt;&lt;RecNum&gt;18538&lt;/RecNum&gt;&lt;DisplayText&gt;&lt;style face="superscript"&gt;53&lt;/style&gt;&lt;/DisplayText&gt;&lt;record&gt;&lt;rec-number&gt;18538&lt;/rec-number&gt;&lt;foreign-keys&gt;&lt;key app="EN" db-id="ddf2wp9retp5ttezfxixpvrlezr5pwdeav0r" timestamp="1571874727"&gt;18538&lt;/key&gt;&lt;/foreign-keys&gt;&lt;ref-type name="Journal Article"&gt;17&lt;/ref-type&gt;&lt;contributors&gt;&lt;authors&gt;&lt;author&gt;Chamoun, G. F.&lt;/author&gt;&lt;author&gt;Li, L.&lt;/author&gt;&lt;author&gt;Chamoun, N. G.&lt;/author&gt;&lt;author&gt;Saini, V.&lt;/author&gt;&lt;author&gt;Sessler, D. I.&lt;/author&gt;&lt;/authors&gt;&lt;/contributors&gt;&lt;auth-address&gt;The Lown Institute, Boston, Massachusetts (G.F.C., N.G.C., V.S.); Department of Environmental Health, Harvard T.H. Chan School of Public Health, Boston, Massachusetts (L.L.); and Department of Outcomes Research, Cleveland Clinic, Cleveland, Ohio (D.I.S.).&lt;/auth-address&gt;&lt;titles&gt;&lt;title&gt;Comparison of an updated risk stratification index to hierarchical condition categories&lt;/title&gt;&lt;secondary-title&gt;Anesthesiology&lt;/secondary-title&gt;&lt;/titles&gt;&lt;periodical&gt;&lt;full-title&gt;Anesthesiology&lt;/full-title&gt;&lt;/periodical&gt;&lt;pages&gt;109-116&lt;/pages&gt;&lt;volume&gt;128&lt;/volume&gt;&lt;number&gt;1&lt;/number&gt;&lt;edition&gt;2017/10/11&lt;/edition&gt;&lt;dates&gt;&lt;year&gt;2018&lt;/year&gt;&lt;pub-dates&gt;&lt;date&gt;Jan&lt;/date&gt;&lt;/pub-dates&gt;&lt;/dates&gt;&lt;isbn&gt;1528-1175 (Electronic)&amp;#xD;0003-3022 (Linking)&lt;/isbn&gt;&lt;accession-num&gt;28991872&lt;/accession-num&gt;&lt;urls&gt;&lt;related-urls&gt;&lt;url&gt;https://www.ncbi.nlm.nih.gov/pubmed/28991872&lt;/url&gt;&lt;/related-urls&gt;&lt;/urls&gt;&lt;custom2&gt;DOR, CCF&lt;/custom2&gt;&lt;electronic-resource-num&gt;10.1097/ALN.0000000000001897&lt;/electronic-resource-num&gt;&lt;/record&gt;&lt;/Cite&gt;&lt;/EndNote&gt;</w:instrText>
      </w:r>
      <w:r w:rsidR="00DA0DA8" w:rsidRPr="008613B3">
        <w:rPr>
          <w:color w:val="000000" w:themeColor="text1"/>
        </w:rPr>
        <w:fldChar w:fldCharType="separate"/>
      </w:r>
      <w:r w:rsidR="00E46919" w:rsidRPr="008613B3">
        <w:rPr>
          <w:noProof/>
          <w:color w:val="000000" w:themeColor="text1"/>
          <w:vertAlign w:val="superscript"/>
        </w:rPr>
        <w:t>53</w:t>
      </w:r>
      <w:r w:rsidR="00DA0DA8" w:rsidRPr="008613B3">
        <w:rPr>
          <w:color w:val="000000" w:themeColor="text1"/>
        </w:rPr>
        <w:fldChar w:fldCharType="end"/>
      </w:r>
      <w:r w:rsidR="001D11FE" w:rsidRPr="008613B3">
        <w:rPr>
          <w:color w:val="000000" w:themeColor="text1"/>
        </w:rPr>
        <w:t xml:space="preserve"> </w:t>
      </w:r>
      <w:r w:rsidR="00EA3EF9" w:rsidRPr="008613B3">
        <w:rPr>
          <w:color w:val="000000" w:themeColor="text1"/>
        </w:rPr>
        <w:t>W</w:t>
      </w:r>
      <w:r w:rsidR="007219E4" w:rsidRPr="008613B3">
        <w:rPr>
          <w:color w:val="000000" w:themeColor="text1"/>
        </w:rPr>
        <w:t>hether</w:t>
      </w:r>
      <w:r w:rsidR="00032AC2" w:rsidRPr="008613B3">
        <w:rPr>
          <w:color w:val="000000" w:themeColor="text1"/>
        </w:rPr>
        <w:t xml:space="preserve"> simply</w:t>
      </w:r>
      <w:r w:rsidR="007219E4" w:rsidRPr="008613B3">
        <w:rPr>
          <w:color w:val="000000" w:themeColor="text1"/>
        </w:rPr>
        <w:t xml:space="preserve"> preventing</w:t>
      </w:r>
      <w:r w:rsidR="00BB0215" w:rsidRPr="008613B3">
        <w:rPr>
          <w:color w:val="000000" w:themeColor="text1"/>
        </w:rPr>
        <w:t xml:space="preserve"> clinical</w:t>
      </w:r>
      <w:r w:rsidR="007219E4" w:rsidRPr="008613B3">
        <w:rPr>
          <w:color w:val="000000" w:themeColor="text1"/>
        </w:rPr>
        <w:t xml:space="preserve"> practi</w:t>
      </w:r>
      <w:r w:rsidR="0089170C" w:rsidRPr="008613B3">
        <w:rPr>
          <w:color w:val="000000" w:themeColor="text1"/>
        </w:rPr>
        <w:t>c</w:t>
      </w:r>
      <w:r w:rsidR="007219E4" w:rsidRPr="008613B3">
        <w:rPr>
          <w:color w:val="000000" w:themeColor="text1"/>
        </w:rPr>
        <w:t>e variability reduce</w:t>
      </w:r>
      <w:r w:rsidR="00401784" w:rsidRPr="008613B3">
        <w:rPr>
          <w:color w:val="000000" w:themeColor="text1"/>
        </w:rPr>
        <w:t>s</w:t>
      </w:r>
      <w:r w:rsidR="007219E4" w:rsidRPr="008613B3">
        <w:rPr>
          <w:color w:val="000000" w:themeColor="text1"/>
        </w:rPr>
        <w:t xml:space="preserve"> major complications</w:t>
      </w:r>
      <w:r w:rsidR="006E4447" w:rsidRPr="008613B3">
        <w:rPr>
          <w:color w:val="000000" w:themeColor="text1"/>
        </w:rPr>
        <w:t xml:space="preserve"> remain largely theoretical</w:t>
      </w:r>
      <w:r w:rsidR="00C064B8" w:rsidRPr="008613B3">
        <w:rPr>
          <w:color w:val="000000" w:themeColor="text1"/>
        </w:rPr>
        <w:t>,</w:t>
      </w:r>
      <w:r w:rsidR="00A120C9" w:rsidRPr="008613B3">
        <w:rPr>
          <w:color w:val="000000" w:themeColor="text1"/>
        </w:rPr>
        <w:t xml:space="preserve"> or</w:t>
      </w:r>
      <w:r w:rsidR="007219E4" w:rsidRPr="008613B3">
        <w:rPr>
          <w:color w:val="000000" w:themeColor="text1"/>
        </w:rPr>
        <w:t xml:space="preserve"> </w:t>
      </w:r>
      <w:r w:rsidR="00A120C9" w:rsidRPr="008613B3">
        <w:rPr>
          <w:color w:val="000000" w:themeColor="text1"/>
        </w:rPr>
        <w:t xml:space="preserve">based on </w:t>
      </w:r>
      <w:r w:rsidR="00571CB8" w:rsidRPr="008613B3">
        <w:rPr>
          <w:color w:val="000000" w:themeColor="text1"/>
        </w:rPr>
        <w:t>scientifically weak</w:t>
      </w:r>
      <w:r w:rsidR="00A120C9" w:rsidRPr="008613B3">
        <w:rPr>
          <w:color w:val="000000" w:themeColor="text1"/>
        </w:rPr>
        <w:t xml:space="preserve"> </w:t>
      </w:r>
      <w:r w:rsidR="00A25D44" w:rsidRPr="008613B3">
        <w:rPr>
          <w:color w:val="000000" w:themeColor="text1"/>
        </w:rPr>
        <w:t>observational analyses</w:t>
      </w:r>
      <w:r w:rsidR="00A120C9" w:rsidRPr="008613B3">
        <w:rPr>
          <w:color w:val="000000" w:themeColor="text1"/>
        </w:rPr>
        <w:t>.</w:t>
      </w:r>
      <w:r w:rsidR="005D304E" w:rsidRPr="008613B3">
        <w:rPr>
          <w:color w:val="000000" w:themeColor="text1"/>
        </w:rPr>
        <w:t xml:space="preserve"> It seems at least equally likely that much variation in clinical practice is </w:t>
      </w:r>
      <w:r w:rsidR="00144257" w:rsidRPr="008613B3">
        <w:rPr>
          <w:color w:val="000000" w:themeColor="text1"/>
        </w:rPr>
        <w:t>harmless — or possibly even beneficial</w:t>
      </w:r>
      <w:r w:rsidR="00F70631" w:rsidRPr="008613B3">
        <w:rPr>
          <w:color w:val="000000" w:themeColor="text1"/>
        </w:rPr>
        <w:t xml:space="preserve"> to the extent that clinicians recognize and respond appropriately to </w:t>
      </w:r>
      <w:r w:rsidR="003C5D5C" w:rsidRPr="008613B3">
        <w:rPr>
          <w:color w:val="000000" w:themeColor="text1"/>
        </w:rPr>
        <w:t>infinite</w:t>
      </w:r>
      <w:r w:rsidR="00F70631" w:rsidRPr="008613B3">
        <w:rPr>
          <w:color w:val="000000" w:themeColor="text1"/>
        </w:rPr>
        <w:t xml:space="preserve"> variations in the human condition</w:t>
      </w:r>
      <w:r w:rsidR="00144257" w:rsidRPr="008613B3">
        <w:rPr>
          <w:color w:val="000000" w:themeColor="text1"/>
        </w:rPr>
        <w:t xml:space="preserve">. </w:t>
      </w:r>
    </w:p>
    <w:p w14:paraId="09A59463" w14:textId="7DEF8BEC" w:rsidR="00F655FC" w:rsidRPr="008613B3" w:rsidRDefault="00144257" w:rsidP="00D35640">
      <w:pPr>
        <w:spacing w:line="360" w:lineRule="auto"/>
        <w:rPr>
          <w:color w:val="000000" w:themeColor="text1"/>
        </w:rPr>
      </w:pPr>
      <w:r w:rsidRPr="008613B3">
        <w:rPr>
          <w:color w:val="000000" w:themeColor="text1"/>
        </w:rPr>
        <w:lastRenderedPageBreak/>
        <w:t xml:space="preserve">Of course </w:t>
      </w:r>
      <w:r w:rsidR="00891AE4" w:rsidRPr="008613B3">
        <w:rPr>
          <w:color w:val="000000" w:themeColor="text1"/>
        </w:rPr>
        <w:t xml:space="preserve">the </w:t>
      </w:r>
      <w:r w:rsidRPr="008613B3">
        <w:rPr>
          <w:color w:val="000000" w:themeColor="text1"/>
        </w:rPr>
        <w:t>supposition</w:t>
      </w:r>
      <w:r w:rsidR="00891AE4" w:rsidRPr="008613B3">
        <w:rPr>
          <w:color w:val="000000" w:themeColor="text1"/>
        </w:rPr>
        <w:t xml:space="preserve"> that practice variability is harmless or even beneficial</w:t>
      </w:r>
      <w:r w:rsidRPr="008613B3">
        <w:rPr>
          <w:color w:val="000000" w:themeColor="text1"/>
        </w:rPr>
        <w:t xml:space="preserve"> hardly precludes comparative effectiveness trials</w:t>
      </w:r>
      <w:r w:rsidR="0071629B" w:rsidRPr="008613B3">
        <w:rPr>
          <w:color w:val="000000" w:themeColor="text1"/>
        </w:rPr>
        <w:t xml:space="preserve"> which remain important and</w:t>
      </w:r>
      <w:r w:rsidR="00F153D7" w:rsidRPr="008613B3">
        <w:rPr>
          <w:color w:val="000000" w:themeColor="text1"/>
        </w:rPr>
        <w:t xml:space="preserve"> </w:t>
      </w:r>
      <w:r w:rsidR="0071629B" w:rsidRPr="008613B3">
        <w:rPr>
          <w:color w:val="000000" w:themeColor="text1"/>
        </w:rPr>
        <w:t>much needed.</w:t>
      </w:r>
      <w:r w:rsidR="00247680" w:rsidRPr="008613B3">
        <w:rPr>
          <w:color w:val="000000" w:themeColor="text1"/>
        </w:rPr>
        <w:fldChar w:fldCharType="begin">
          <w:fldData xml:space="preserve">PEVuZE5vdGU+PENpdGU+PEF1dGhvcj5EZXZlcmVhdXg8L0F1dGhvcj48WWVhcj4yMDEyPC9ZZWFy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EZXZlcmVhdXg8L0F1dGhvcj48WWVhcj4yMDEyPC9ZZWFy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247680" w:rsidRPr="008613B3">
        <w:rPr>
          <w:color w:val="000000" w:themeColor="text1"/>
        </w:rPr>
      </w:r>
      <w:r w:rsidR="00247680" w:rsidRPr="008613B3">
        <w:rPr>
          <w:color w:val="000000" w:themeColor="text1"/>
        </w:rPr>
        <w:fldChar w:fldCharType="separate"/>
      </w:r>
      <w:r w:rsidR="00E46919" w:rsidRPr="008613B3">
        <w:rPr>
          <w:noProof/>
          <w:color w:val="000000" w:themeColor="text1"/>
          <w:vertAlign w:val="superscript"/>
        </w:rPr>
        <w:t>54</w:t>
      </w:r>
      <w:r w:rsidR="00247680" w:rsidRPr="008613B3">
        <w:rPr>
          <w:color w:val="000000" w:themeColor="text1"/>
        </w:rPr>
        <w:fldChar w:fldCharType="end"/>
      </w:r>
      <w:r w:rsidR="0071629B" w:rsidRPr="008613B3">
        <w:rPr>
          <w:color w:val="000000" w:themeColor="text1"/>
        </w:rPr>
        <w:t xml:space="preserve"> </w:t>
      </w:r>
      <w:r w:rsidR="00160E67" w:rsidRPr="008613B3">
        <w:rPr>
          <w:color w:val="000000" w:themeColor="text1"/>
        </w:rPr>
        <w:t>And when results</w:t>
      </w:r>
      <w:r w:rsidR="00322A31" w:rsidRPr="008613B3">
        <w:rPr>
          <w:color w:val="000000" w:themeColor="text1"/>
        </w:rPr>
        <w:t xml:space="preserve"> from such trials</w:t>
      </w:r>
      <w:r w:rsidR="00160E67" w:rsidRPr="008613B3">
        <w:rPr>
          <w:color w:val="000000" w:themeColor="text1"/>
        </w:rPr>
        <w:t xml:space="preserve"> are clear, they should be rapidly implemented</w:t>
      </w:r>
      <w:r w:rsidR="00AD1CFC" w:rsidRPr="008613B3">
        <w:rPr>
          <w:color w:val="000000" w:themeColor="text1"/>
        </w:rPr>
        <w:t>;</w:t>
      </w:r>
      <w:r w:rsidR="00912378" w:rsidRPr="008613B3">
        <w:rPr>
          <w:color w:val="000000" w:themeColor="text1"/>
        </w:rPr>
        <w:t xml:space="preserve"> no one disputes that</w:t>
      </w:r>
      <w:r w:rsidR="00AD1CFC" w:rsidRPr="008613B3">
        <w:rPr>
          <w:color w:val="000000" w:themeColor="text1"/>
        </w:rPr>
        <w:t xml:space="preserve"> clinicians should practice evidence-based medicine when </w:t>
      </w:r>
      <w:r w:rsidR="008C388F" w:rsidRPr="008613B3">
        <w:rPr>
          <w:color w:val="000000" w:themeColor="text1"/>
        </w:rPr>
        <w:t xml:space="preserve">robust context-appropriate </w:t>
      </w:r>
      <w:r w:rsidR="00AD1CFC" w:rsidRPr="008613B3">
        <w:rPr>
          <w:color w:val="000000" w:themeColor="text1"/>
        </w:rPr>
        <w:t>evidence exists.</w:t>
      </w:r>
      <w:r w:rsidR="007545E3" w:rsidRPr="008613B3">
        <w:rPr>
          <w:color w:val="000000" w:themeColor="text1"/>
        </w:rPr>
        <w:t xml:space="preserve"> </w:t>
      </w:r>
      <w:r w:rsidR="00160E67" w:rsidRPr="008613B3">
        <w:rPr>
          <w:color w:val="000000" w:themeColor="text1"/>
        </w:rPr>
        <w:t>But in the</w:t>
      </w:r>
      <w:r w:rsidR="00532514" w:rsidRPr="008613B3">
        <w:rPr>
          <w:color w:val="000000" w:themeColor="text1"/>
        </w:rPr>
        <w:t xml:space="preserve"> mean time, </w:t>
      </w:r>
      <w:r w:rsidR="00F655FC" w:rsidRPr="008613B3">
        <w:rPr>
          <w:color w:val="000000" w:themeColor="text1"/>
        </w:rPr>
        <w:t xml:space="preserve">the clinical community should not assume that reducing practice variability </w:t>
      </w:r>
      <w:r w:rsidR="00F655FC" w:rsidRPr="008613B3">
        <w:rPr>
          <w:i/>
          <w:color w:val="000000" w:themeColor="text1"/>
        </w:rPr>
        <w:t>per se</w:t>
      </w:r>
      <w:r w:rsidR="00F655FC" w:rsidRPr="008613B3">
        <w:rPr>
          <w:color w:val="000000" w:themeColor="text1"/>
        </w:rPr>
        <w:t>,</w:t>
      </w:r>
      <w:r w:rsidR="00FF5484" w:rsidRPr="008613B3">
        <w:rPr>
          <w:color w:val="000000" w:themeColor="text1"/>
        </w:rPr>
        <w:t xml:space="preserve"> as required by many clinical pathways,</w:t>
      </w:r>
      <w:r w:rsidR="00F655FC" w:rsidRPr="008613B3">
        <w:rPr>
          <w:color w:val="000000" w:themeColor="text1"/>
        </w:rPr>
        <w:t xml:space="preserve"> will</w:t>
      </w:r>
      <w:r w:rsidR="00FF5484" w:rsidRPr="008613B3">
        <w:rPr>
          <w:color w:val="000000" w:themeColor="text1"/>
        </w:rPr>
        <w:t xml:space="preserve"> necessarily</w:t>
      </w:r>
      <w:r w:rsidR="00F655FC" w:rsidRPr="008613B3">
        <w:rPr>
          <w:color w:val="000000" w:themeColor="text1"/>
        </w:rPr>
        <w:t xml:space="preserve"> improve outcomes</w:t>
      </w:r>
      <w:r w:rsidR="00EE4244" w:rsidRPr="008613B3">
        <w:rPr>
          <w:color w:val="000000" w:themeColor="text1"/>
        </w:rPr>
        <w:t xml:space="preserve">. Caution is especially </w:t>
      </w:r>
      <w:r w:rsidR="00B3466F" w:rsidRPr="008613B3">
        <w:rPr>
          <w:color w:val="000000" w:themeColor="text1"/>
        </w:rPr>
        <w:t>warranted</w:t>
      </w:r>
      <w:r w:rsidR="00EE4244" w:rsidRPr="008613B3">
        <w:rPr>
          <w:color w:val="000000" w:themeColor="text1"/>
        </w:rPr>
        <w:t xml:space="preserve"> when</w:t>
      </w:r>
      <w:r w:rsidR="00A506E1" w:rsidRPr="008613B3">
        <w:rPr>
          <w:color w:val="000000" w:themeColor="text1"/>
        </w:rPr>
        <w:t xml:space="preserve"> pathway</w:t>
      </w:r>
      <w:r w:rsidR="00EE4244" w:rsidRPr="008613B3">
        <w:rPr>
          <w:color w:val="000000" w:themeColor="text1"/>
        </w:rPr>
        <w:t xml:space="preserve"> elements have been uncritically added</w:t>
      </w:r>
      <w:r w:rsidR="002A46B0" w:rsidRPr="008613B3">
        <w:rPr>
          <w:color w:val="000000" w:themeColor="text1"/>
        </w:rPr>
        <w:t>, and when</w:t>
      </w:r>
      <w:r w:rsidR="00EE4244" w:rsidRPr="008613B3">
        <w:rPr>
          <w:color w:val="000000" w:themeColor="text1"/>
        </w:rPr>
        <w:t xml:space="preserve"> pathwa</w:t>
      </w:r>
      <w:r w:rsidR="00E55E4E" w:rsidRPr="008613B3">
        <w:rPr>
          <w:color w:val="000000" w:themeColor="text1"/>
        </w:rPr>
        <w:t>ys are extrapolated to procedures and populations</w:t>
      </w:r>
      <w:r w:rsidR="002A46B0" w:rsidRPr="008613B3">
        <w:rPr>
          <w:color w:val="000000" w:themeColor="text1"/>
        </w:rPr>
        <w:t xml:space="preserve"> for which they were never tested</w:t>
      </w:r>
      <w:r w:rsidR="00F655FC" w:rsidRPr="008613B3">
        <w:rPr>
          <w:color w:val="000000" w:themeColor="text1"/>
        </w:rPr>
        <w:t>.</w:t>
      </w:r>
      <w:r w:rsidR="00C17CDB" w:rsidRPr="008613B3">
        <w:rPr>
          <w:color w:val="000000" w:themeColor="text1"/>
        </w:rPr>
        <w:fldChar w:fldCharType="begin">
          <w:fldData xml:space="preserve">PEVuZE5vdGU+PENpdGU+PEF1dGhvcj5NZW10c291ZGlzPC9BdXRob3I+PFllYXI+MjAxOTwvWWVh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</w:fldData>
        </w:fldChar>
      </w:r>
      <w:r w:rsidR="00E46919" w:rsidRPr="008613B3">
        <w:rPr>
          <w:color w:val="000000" w:themeColor="text1"/>
        </w:rPr>
        <w:instrText xml:space="preserve"> ADDIN EN.CITE </w:instrText>
      </w:r>
      <w:r w:rsidR="00E46919" w:rsidRPr="008613B3">
        <w:rPr>
          <w:color w:val="000000" w:themeColor="text1"/>
        </w:rPr>
        <w:fldChar w:fldCharType="begin">
          <w:fldData xml:space="preserve">PEVuZE5vdGU+PENpdGU+PEF1dGhvcj5NZW10c291ZGlzPC9BdXRob3I+PFllYXI+MjAxOTwvWWVh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</w:fldData>
        </w:fldChar>
      </w:r>
      <w:r w:rsidR="00E46919" w:rsidRPr="008613B3">
        <w:rPr>
          <w:color w:val="000000" w:themeColor="text1"/>
        </w:rPr>
        <w:instrText xml:space="preserve"> ADDIN EN.CITE.DATA </w:instrText>
      </w:r>
      <w:r w:rsidR="00E46919" w:rsidRPr="008613B3">
        <w:rPr>
          <w:color w:val="000000" w:themeColor="text1"/>
        </w:rPr>
      </w:r>
      <w:r w:rsidR="00E46919" w:rsidRPr="008613B3">
        <w:rPr>
          <w:color w:val="000000" w:themeColor="text1"/>
        </w:rPr>
        <w:fldChar w:fldCharType="end"/>
      </w:r>
      <w:r w:rsidR="00C17CDB" w:rsidRPr="008613B3">
        <w:rPr>
          <w:color w:val="000000" w:themeColor="text1"/>
        </w:rPr>
      </w:r>
      <w:r w:rsidR="00C17CDB" w:rsidRPr="008613B3">
        <w:rPr>
          <w:color w:val="000000" w:themeColor="text1"/>
        </w:rPr>
        <w:fldChar w:fldCharType="separate"/>
      </w:r>
      <w:r w:rsidR="00E46919" w:rsidRPr="008613B3">
        <w:rPr>
          <w:noProof/>
          <w:color w:val="000000" w:themeColor="text1"/>
          <w:vertAlign w:val="superscript"/>
        </w:rPr>
        <w:t>55</w:t>
      </w:r>
      <w:r w:rsidR="00C17CDB" w:rsidRPr="008613B3">
        <w:rPr>
          <w:color w:val="000000" w:themeColor="text1"/>
        </w:rPr>
        <w:fldChar w:fldCharType="end"/>
      </w:r>
      <w:r w:rsidR="00912047" w:rsidRPr="008613B3">
        <w:rPr>
          <w:color w:val="000000" w:themeColor="text1"/>
        </w:rPr>
        <w:t xml:space="preserve">  </w:t>
      </w:r>
      <w:r w:rsidR="00B903E0" w:rsidRPr="008613B3">
        <w:rPr>
          <w:color w:val="000000" w:themeColor="text1"/>
        </w:rPr>
        <w:t>R</w:t>
      </w:r>
      <w:r w:rsidR="00036141" w:rsidRPr="008613B3">
        <w:rPr>
          <w:color w:val="000000" w:themeColor="text1"/>
        </w:rPr>
        <w:t>estrictive pathways</w:t>
      </w:r>
      <w:r w:rsidR="00B903E0" w:rsidRPr="008613B3">
        <w:rPr>
          <w:color w:val="000000" w:themeColor="text1"/>
        </w:rPr>
        <w:t xml:space="preserve"> may even</w:t>
      </w:r>
      <w:r w:rsidR="00912047" w:rsidRPr="008613B3">
        <w:rPr>
          <w:color w:val="000000" w:themeColor="text1"/>
        </w:rPr>
        <w:t xml:space="preserve"> worsen outcomes </w:t>
      </w:r>
      <w:r w:rsidR="00B903E0" w:rsidRPr="008613B3">
        <w:rPr>
          <w:color w:val="000000" w:themeColor="text1"/>
        </w:rPr>
        <w:t>in</w:t>
      </w:r>
      <w:r w:rsidR="00912047" w:rsidRPr="008613B3">
        <w:rPr>
          <w:color w:val="000000" w:themeColor="text1"/>
        </w:rPr>
        <w:t xml:space="preserve"> some patients.</w:t>
      </w:r>
      <w:r w:rsidR="00B514E0" w:rsidRPr="008613B3">
        <w:rPr>
          <w:color w:val="000000" w:themeColor="text1"/>
        </w:rPr>
        <w:t xml:space="preserve"> </w:t>
      </w:r>
      <w:r w:rsidR="008E0815" w:rsidRPr="008613B3">
        <w:rPr>
          <w:color w:val="000000" w:themeColor="text1"/>
        </w:rPr>
        <w:t>There is</w:t>
      </w:r>
      <w:r w:rsidR="00B903E0" w:rsidRPr="008613B3">
        <w:rPr>
          <w:color w:val="000000" w:themeColor="text1"/>
        </w:rPr>
        <w:t xml:space="preserve"> thus</w:t>
      </w:r>
      <w:r w:rsidR="00B514E0" w:rsidRPr="008613B3">
        <w:rPr>
          <w:color w:val="000000" w:themeColor="text1"/>
        </w:rPr>
        <w:t xml:space="preserve"> no basis for giving clinical pathways a “free pass” on evidence.</w:t>
      </w:r>
      <w:r w:rsidR="00F655FC" w:rsidRPr="008613B3">
        <w:rPr>
          <w:color w:val="000000" w:themeColor="text1"/>
        </w:rPr>
        <w:t xml:space="preserve"> </w:t>
      </w:r>
      <w:r w:rsidR="000F1E72" w:rsidRPr="008613B3">
        <w:rPr>
          <w:color w:val="000000" w:themeColor="text1"/>
        </w:rPr>
        <w:t xml:space="preserve">Instead, </w:t>
      </w:r>
      <w:r w:rsidR="00FC7839" w:rsidRPr="008613B3">
        <w:rPr>
          <w:color w:val="000000" w:themeColor="text1"/>
        </w:rPr>
        <w:t>they should be</w:t>
      </w:r>
      <w:r w:rsidR="000F1E72" w:rsidRPr="008613B3">
        <w:rPr>
          <w:color w:val="000000" w:themeColor="text1"/>
        </w:rPr>
        <w:t xml:space="preserve"> rigorously test</w:t>
      </w:r>
      <w:r w:rsidR="00FC7839" w:rsidRPr="008613B3">
        <w:rPr>
          <w:color w:val="000000" w:themeColor="text1"/>
        </w:rPr>
        <w:t>ed</w:t>
      </w:r>
      <w:r w:rsidR="005E71DD" w:rsidRPr="008613B3">
        <w:rPr>
          <w:color w:val="000000" w:themeColor="text1"/>
        </w:rPr>
        <w:t xml:space="preserve"> </w:t>
      </w:r>
      <w:r w:rsidR="006A39CB" w:rsidRPr="008613B3">
        <w:rPr>
          <w:color w:val="000000" w:themeColor="text1"/>
        </w:rPr>
        <w:t>in</w:t>
      </w:r>
      <w:r w:rsidR="00787DEF" w:rsidRPr="008613B3">
        <w:rPr>
          <w:color w:val="000000" w:themeColor="text1"/>
        </w:rPr>
        <w:t xml:space="preserve"> context-sensitive</w:t>
      </w:r>
      <w:r w:rsidR="006A39CB" w:rsidRPr="008613B3">
        <w:rPr>
          <w:color w:val="000000" w:themeColor="text1"/>
        </w:rPr>
        <w:t xml:space="preserve"> robust</w:t>
      </w:r>
      <w:r w:rsidR="00BF3CEB" w:rsidRPr="008613B3">
        <w:rPr>
          <w:color w:val="000000" w:themeColor="text1"/>
        </w:rPr>
        <w:t xml:space="preserve"> and properly designed</w:t>
      </w:r>
      <w:r w:rsidR="006A39CB" w:rsidRPr="008613B3">
        <w:rPr>
          <w:color w:val="000000" w:themeColor="text1"/>
        </w:rPr>
        <w:t xml:space="preserve"> trials</w:t>
      </w:r>
      <w:r w:rsidR="00C54290" w:rsidRPr="008613B3">
        <w:rPr>
          <w:color w:val="000000" w:themeColor="text1"/>
        </w:rPr>
        <w:t xml:space="preserve"> — </w:t>
      </w:r>
      <w:r w:rsidR="005E71DD" w:rsidRPr="008613B3">
        <w:rPr>
          <w:color w:val="000000" w:themeColor="text1"/>
        </w:rPr>
        <w:t xml:space="preserve">just </w:t>
      </w:r>
      <w:r w:rsidR="000F1E72" w:rsidRPr="008613B3">
        <w:rPr>
          <w:color w:val="000000" w:themeColor="text1"/>
        </w:rPr>
        <w:t xml:space="preserve">the way </w:t>
      </w:r>
      <w:r w:rsidR="005E71DD" w:rsidRPr="008613B3">
        <w:rPr>
          <w:color w:val="000000" w:themeColor="text1"/>
        </w:rPr>
        <w:t>drugs and devices are.</w:t>
      </w:r>
      <w:r w:rsidR="00976EBF" w:rsidRPr="008613B3">
        <w:rPr>
          <w:color w:val="000000" w:themeColor="text1"/>
        </w:rPr>
        <w:t xml:space="preserve"> </w:t>
      </w:r>
    </w:p>
    <w:p w14:paraId="411C831B" w14:textId="0F9A47B0" w:rsidR="00CD1B14" w:rsidRPr="008613B3" w:rsidRDefault="00CD1B14">
      <w:pPr>
        <w:spacing w:after="0"/>
        <w:ind w:firstLine="0"/>
        <w:jc w:val="left"/>
        <w:rPr>
          <w:color w:val="000000" w:themeColor="text1"/>
        </w:rPr>
      </w:pPr>
      <w:r w:rsidRPr="008613B3">
        <w:rPr>
          <w:color w:val="000000" w:themeColor="text1"/>
        </w:rPr>
        <w:br w:type="page"/>
      </w:r>
    </w:p>
    <w:p w14:paraId="5CB9AE75" w14:textId="294DB374" w:rsidR="00DF6A2E" w:rsidRPr="008613B3" w:rsidRDefault="00DF6A2E" w:rsidP="00DF6A2E">
      <w:pPr>
        <w:pStyle w:val="Heading2"/>
        <w:rPr>
          <w:color w:val="000000" w:themeColor="text1"/>
        </w:rPr>
      </w:pPr>
      <w:r w:rsidRPr="008613B3">
        <w:rPr>
          <w:color w:val="000000" w:themeColor="text1"/>
        </w:rPr>
        <w:lastRenderedPageBreak/>
        <w:t>References</w:t>
      </w:r>
    </w:p>
    <w:p w14:paraId="266A89E4" w14:textId="77777777" w:rsidR="00FC49D9" w:rsidRPr="008613B3" w:rsidRDefault="006B1AEF" w:rsidP="00FC49D9">
      <w:pPr>
        <w:pStyle w:val="Reference"/>
        <w:rPr>
          <w:noProof/>
          <w:color w:val="000000" w:themeColor="text1"/>
        </w:rPr>
      </w:pPr>
      <w:r w:rsidRPr="008613B3">
        <w:rPr>
          <w:color w:val="000000" w:themeColor="text1"/>
        </w:rPr>
        <w:fldChar w:fldCharType="begin"/>
      </w:r>
      <w:r w:rsidRPr="008613B3">
        <w:rPr>
          <w:color w:val="000000" w:themeColor="text1"/>
        </w:rPr>
        <w:instrText xml:space="preserve"> ADDIN EN.REFLIST </w:instrText>
      </w:r>
      <w:r w:rsidRPr="008613B3">
        <w:rPr>
          <w:color w:val="000000" w:themeColor="text1"/>
        </w:rPr>
        <w:fldChar w:fldCharType="separate"/>
      </w:r>
      <w:r w:rsidR="00FC49D9" w:rsidRPr="008613B3">
        <w:rPr>
          <w:noProof/>
          <w:color w:val="000000" w:themeColor="text1"/>
        </w:rPr>
        <w:tab/>
        <w:t>1.</w:t>
      </w:r>
      <w:r w:rsidR="00FC49D9" w:rsidRPr="008613B3">
        <w:rPr>
          <w:noProof/>
          <w:color w:val="000000" w:themeColor="text1"/>
        </w:rPr>
        <w:tab/>
        <w:t>Onuoha OC, Arkoosh VA, Fleisher LA: Choosing wisely in anesthesiology: the gap between evidence and practice. JAMA Intern Med 2014; 174: 1391-5</w:t>
      </w:r>
    </w:p>
    <w:p w14:paraId="0BE43BAC" w14:textId="77777777" w:rsidR="00FC49D9" w:rsidRPr="008613B3" w:rsidRDefault="00FC49D9" w:rsidP="00FC49D9">
      <w:pPr>
        <w:pStyle w:val="Reference"/>
        <w:rPr>
          <w:noProof/>
          <w:color w:val="000000" w:themeColor="text1"/>
        </w:rPr>
      </w:pPr>
      <w:r w:rsidRPr="008613B3">
        <w:rPr>
          <w:noProof/>
          <w:color w:val="000000" w:themeColor="text1"/>
        </w:rPr>
        <w:tab/>
        <w:t>2.</w:t>
      </w:r>
      <w:r w:rsidRPr="008613B3">
        <w:rPr>
          <w:noProof/>
          <w:color w:val="000000" w:themeColor="text1"/>
        </w:rPr>
        <w:tab/>
        <w:t>Douglas PS, Hoffmann U, Patel MR, Mark DB, Al-Khalidi HR, Cavanaugh B, Cole J, Dolor RJ, Fordyce CB, Huang M, Khan MA, Kosinski AS, Krucoff MW, Malhotra V, Picard MH, Udelson JE, Velazquez EJ, Yow E, Cooper LS, Lee KL, Investigators P: Outcomes of anatomical versus functional testing for coronary artery disease. N Engl J Med 2015; 372: 1291-300</w:t>
      </w:r>
    </w:p>
    <w:p w14:paraId="3888ADDD" w14:textId="77777777" w:rsidR="00FC49D9" w:rsidRPr="008613B3" w:rsidRDefault="00FC49D9" w:rsidP="00FC49D9">
      <w:pPr>
        <w:pStyle w:val="Reference"/>
        <w:rPr>
          <w:noProof/>
          <w:color w:val="000000" w:themeColor="text1"/>
        </w:rPr>
      </w:pPr>
      <w:r w:rsidRPr="008613B3">
        <w:rPr>
          <w:noProof/>
          <w:color w:val="000000" w:themeColor="text1"/>
        </w:rPr>
        <w:tab/>
        <w:t>3.</w:t>
      </w:r>
      <w:r w:rsidRPr="008613B3">
        <w:rPr>
          <w:noProof/>
          <w:color w:val="000000" w:themeColor="text1"/>
        </w:rPr>
        <w:tab/>
        <w:t>Kaw R, Nagarajan V, Jaikumar L, Halkar M, Mohananey D, Hernandez AV, Ramakrishna H, Wijeysundera D: Predictive value of stress testing, revised cardiac risk index, and functional status in patients undergoing noncardiac surgery. J Cardiothorac Vasc Anesth 2019; 33: 927-32</w:t>
      </w:r>
    </w:p>
    <w:p w14:paraId="2833B19D" w14:textId="77777777" w:rsidR="00FC49D9" w:rsidRPr="008613B3" w:rsidRDefault="00FC49D9" w:rsidP="00FC49D9">
      <w:pPr>
        <w:pStyle w:val="Reference"/>
        <w:rPr>
          <w:noProof/>
          <w:color w:val="000000" w:themeColor="text1"/>
        </w:rPr>
      </w:pPr>
      <w:r w:rsidRPr="008613B3">
        <w:rPr>
          <w:noProof/>
          <w:color w:val="000000" w:themeColor="text1"/>
        </w:rPr>
        <w:tab/>
        <w:t>4.</w:t>
      </w:r>
      <w:r w:rsidRPr="008613B3">
        <w:rPr>
          <w:noProof/>
          <w:color w:val="000000" w:themeColor="text1"/>
        </w:rPr>
        <w:tab/>
        <w:t>Wijeysundera DN, Beattie WS, Austin PC, Hux JE, Laupacis A: Non-invasive cardiac stress testing before elective major non-cardiac surgery: population based cohort study. BMJ 2010; 340: b5526</w:t>
      </w:r>
    </w:p>
    <w:p w14:paraId="0EF43C7B" w14:textId="77777777" w:rsidR="00FC49D9" w:rsidRPr="008613B3" w:rsidRDefault="00FC49D9" w:rsidP="00FC49D9">
      <w:pPr>
        <w:pStyle w:val="Reference"/>
        <w:rPr>
          <w:noProof/>
          <w:color w:val="000000" w:themeColor="text1"/>
        </w:rPr>
      </w:pPr>
      <w:r w:rsidRPr="008613B3">
        <w:rPr>
          <w:noProof/>
          <w:color w:val="000000" w:themeColor="text1"/>
        </w:rPr>
        <w:tab/>
        <w:t>5.</w:t>
      </w:r>
      <w:r w:rsidRPr="008613B3">
        <w:rPr>
          <w:noProof/>
          <w:color w:val="000000" w:themeColor="text1"/>
        </w:rPr>
        <w:tab/>
        <w:t>Sheth T, Chan M, Butler C, Chow B, Tandon V, Nagele P, Mitha A, Mrkobrada M, Szczeklik W, Faridah Y, Biccard B, Stewart LK, Heels-Ansdell D, Devereaux PJ, Coronary Computed Tomographic A, Vascular Events in Noncardiac Surgery Patients Cohort Evaluation Study I: Prognostic capabilities of coronary computed tomographic angiography before non-cardiac surgery: prospective cohort study. BMJ 2015; 350: h1907</w:t>
      </w:r>
    </w:p>
    <w:p w14:paraId="17F4A69C" w14:textId="77777777" w:rsidR="00FC49D9" w:rsidRPr="008613B3" w:rsidRDefault="00FC49D9" w:rsidP="00FC49D9">
      <w:pPr>
        <w:pStyle w:val="Reference"/>
        <w:rPr>
          <w:noProof/>
          <w:color w:val="000000" w:themeColor="text1"/>
        </w:rPr>
      </w:pPr>
      <w:r w:rsidRPr="008613B3">
        <w:rPr>
          <w:noProof/>
          <w:color w:val="000000" w:themeColor="text1"/>
        </w:rPr>
        <w:tab/>
        <w:t>6.</w:t>
      </w:r>
      <w:r w:rsidRPr="008613B3">
        <w:rPr>
          <w:noProof/>
          <w:color w:val="000000" w:themeColor="text1"/>
        </w:rPr>
        <w:tab/>
        <w:t>McCann ME, de Graaff JC, Dorris L, Disma N, Withington D, Bell G, Grobler A, Stargatt R, Hunt RW, Sheppard SJ, Marmor J, Giribaldi G, Bellinger DC, Hartmann PL, Hardy P, Frawley G, Izzo F, von Ungern Sternberg BS, Lynn A, Wilton N, Mueller M, Polaner DM, Absalom AR, Szmuk P, Morton N, Berde C, Soriano S, Davidson AJ, Davidson AJ, Frawley G, Hardy P, Arnup S, Grobler A, Lee K, Hunt RW, Stargatt R, Sheppard SJ, Ormond GD, Hartmann PL, Takagi MJ, Taylor K, Malarbi S, Doyle M, Ragg P, Costi D, von Ungern-Sternberg B, Wilton NC, Knottenbelt G, Withington D, Furue K, Gagnon H, Disma N, Mameli L, Giribaldi G, Pini Prato A, Mattioli G, Wolfler A, Izzo F, Bova SM, Krachmalnicoff A, Guuva C, de Graaff JC, van der Werff DBM, van Gool JTDG, van Loon K, Kalkman CJ, van Baar AL, Absalom AR, Hoekstra FM, Volkers M, Oostra M, Bell G, Dorris L, Morton NS, Pownall J, Waldman J, Hind R, Symonds JD, Bagshaw O, McCann ME, Berde C, Soriano S, Sethna N, Kovatsis P, Cravero J, Bellinger D, Marmor J, Lynn A, Ivanova I, Hunyady A, Verma S, Polaner D, Thomas J, Mueller M, Haret D, Szmuk P, Steiner J, Kravitz B, Farrow-Gillespie A, Suresh S, et al.: Neurodevelopmental outcome at 5 years of age after general anaesthesia or awake-regional anaesthesia in infancy (GAS): an international, multicentre, randomised, controlled equivalence trial. Lancet 2019; 393: 664-77</w:t>
      </w:r>
    </w:p>
    <w:p w14:paraId="6BEDDCBA" w14:textId="77777777" w:rsidR="00FC49D9" w:rsidRPr="008613B3" w:rsidRDefault="00FC49D9" w:rsidP="00FC49D9">
      <w:pPr>
        <w:pStyle w:val="Reference"/>
        <w:rPr>
          <w:noProof/>
          <w:color w:val="000000" w:themeColor="text1"/>
        </w:rPr>
      </w:pPr>
      <w:r w:rsidRPr="008613B3">
        <w:rPr>
          <w:noProof/>
          <w:color w:val="000000" w:themeColor="text1"/>
        </w:rPr>
        <w:tab/>
        <w:t>7.</w:t>
      </w:r>
      <w:r w:rsidRPr="008613B3">
        <w:rPr>
          <w:noProof/>
          <w:color w:val="000000" w:themeColor="text1"/>
        </w:rPr>
        <w:tab/>
        <w:t>Johnson RL, Kopp SL, Burkle CM, Duncan CM, Jacob AK, Erwin PJ, Murad MH, Mantilla CB: Neuraxial vs general anaesthesia for total hip and total knee arthroplasty: a systematic review of comparative-effectiveness research. Br J Anaesth 2016; 116: 163-76</w:t>
      </w:r>
    </w:p>
    <w:p w14:paraId="5552AE39" w14:textId="77777777" w:rsidR="00FC49D9" w:rsidRPr="008613B3" w:rsidRDefault="00FC49D9" w:rsidP="00FC49D9">
      <w:pPr>
        <w:pStyle w:val="Reference"/>
        <w:rPr>
          <w:noProof/>
          <w:color w:val="000000" w:themeColor="text1"/>
        </w:rPr>
      </w:pPr>
      <w:r w:rsidRPr="008613B3">
        <w:rPr>
          <w:noProof/>
          <w:color w:val="000000" w:themeColor="text1"/>
        </w:rPr>
        <w:tab/>
        <w:t>8.</w:t>
      </w:r>
      <w:r w:rsidRPr="008613B3">
        <w:rPr>
          <w:noProof/>
          <w:color w:val="000000" w:themeColor="text1"/>
        </w:rPr>
        <w:tab/>
        <w:t>Harsten A, Kehlet H, Toksvig-Larsen S: Recovery after total intravenous general anaesthesia or spinal anaesthesia for total knee arthroplasty: a randomized trial. Br J Anaesth 2013; 111: 391-9</w:t>
      </w:r>
    </w:p>
    <w:p w14:paraId="1C14ECF0" w14:textId="77777777" w:rsidR="00FC49D9" w:rsidRPr="008613B3" w:rsidRDefault="00FC49D9" w:rsidP="00FC49D9">
      <w:pPr>
        <w:pStyle w:val="Reference"/>
        <w:rPr>
          <w:noProof/>
          <w:color w:val="000000" w:themeColor="text1"/>
        </w:rPr>
      </w:pPr>
      <w:r w:rsidRPr="008613B3">
        <w:rPr>
          <w:noProof/>
          <w:color w:val="000000" w:themeColor="text1"/>
        </w:rPr>
        <w:tab/>
        <w:t>9.</w:t>
      </w:r>
      <w:r w:rsidRPr="008613B3">
        <w:rPr>
          <w:noProof/>
          <w:color w:val="000000" w:themeColor="text1"/>
        </w:rPr>
        <w:tab/>
        <w:t>Leslie K, McIlroy D, Kasza J, Forbes A, Kurz A, Khan J, Meyhoff CS, Allard R, Landoni G, Jara X, Lurati Buse G, Candiotti K, Lee HS, Gupta R, VanHelder T, Purayil W, De Hert S, Treschan T, Devereaux PJ: Neuraxial block and postoperative epidural analgesia: effects on outcomes in the POISE-2 trialdagger. Br J Anaesth 2016; 116: 100-12</w:t>
      </w:r>
    </w:p>
    <w:p w14:paraId="22E7FBD2" w14:textId="77777777" w:rsidR="00FC49D9" w:rsidRPr="008613B3" w:rsidRDefault="00FC49D9" w:rsidP="00FC49D9">
      <w:pPr>
        <w:pStyle w:val="Reference"/>
        <w:rPr>
          <w:noProof/>
          <w:color w:val="000000" w:themeColor="text1"/>
        </w:rPr>
      </w:pPr>
      <w:r w:rsidRPr="008613B3">
        <w:rPr>
          <w:noProof/>
          <w:color w:val="000000" w:themeColor="text1"/>
        </w:rPr>
        <w:tab/>
        <w:t>10.</w:t>
      </w:r>
      <w:r w:rsidRPr="008613B3">
        <w:rPr>
          <w:noProof/>
          <w:color w:val="000000" w:themeColor="text1"/>
        </w:rPr>
        <w:tab/>
        <w:t>Lee WK, Kim MS, Kang SW, Kim S, Lee JR: Type of anaesthesia and patient quality of recovery: a randomized trial comparing propofol-remifentanil total i.v. anaesthesia with desflurane anaesthesia. Br J Anaesth 2015; 114: 663-8</w:t>
      </w:r>
    </w:p>
    <w:p w14:paraId="261CC711" w14:textId="77777777" w:rsidR="00FC49D9" w:rsidRPr="008613B3" w:rsidRDefault="00FC49D9" w:rsidP="00FC49D9">
      <w:pPr>
        <w:pStyle w:val="Reference"/>
        <w:rPr>
          <w:noProof/>
          <w:color w:val="000000" w:themeColor="text1"/>
        </w:rPr>
      </w:pPr>
      <w:r w:rsidRPr="008613B3">
        <w:rPr>
          <w:noProof/>
          <w:color w:val="000000" w:themeColor="text1"/>
        </w:rPr>
        <w:tab/>
        <w:t>11.</w:t>
      </w:r>
      <w:r w:rsidRPr="008613B3">
        <w:rPr>
          <w:noProof/>
          <w:color w:val="000000" w:themeColor="text1"/>
        </w:rPr>
        <w:tab/>
        <w:t>Landoni G, Greco T, Biondi-Zoccai G, Nigro Neto C, Febres D, Pintaudi M, Pasin L, Cabrini L, Finco G, Zangrillo A: Anaesthetic drugs and survival: a Bayesian network meta-analysis of randomized trials in cardiac surgery. Br J Anaesth 2013; 111: 886-96</w:t>
      </w:r>
    </w:p>
    <w:p w14:paraId="08AF75EB" w14:textId="77777777" w:rsidR="00FC49D9" w:rsidRPr="008613B3" w:rsidRDefault="00FC49D9" w:rsidP="00FC49D9">
      <w:pPr>
        <w:pStyle w:val="Reference"/>
        <w:rPr>
          <w:noProof/>
          <w:color w:val="000000" w:themeColor="text1"/>
        </w:rPr>
      </w:pPr>
      <w:r w:rsidRPr="008613B3">
        <w:rPr>
          <w:noProof/>
          <w:color w:val="000000" w:themeColor="text1"/>
        </w:rPr>
        <w:lastRenderedPageBreak/>
        <w:tab/>
        <w:t>12.</w:t>
      </w:r>
      <w:r w:rsidRPr="008613B3">
        <w:rPr>
          <w:noProof/>
          <w:color w:val="000000" w:themeColor="text1"/>
        </w:rPr>
        <w:tab/>
        <w:t>De Oliveira GS, Jr., Bialek J, Rodes ME, Kendall MC, McCarthy RJ: The effect of sevoflurane compared to propofol maintenance on post-surgical quality of recovery in patients undergoing an ambulatory gynecological surgery: A prospective, randomized, double-blinded, controlled, clinical trial. J Clin Anesth 2017; 43: 70-4</w:t>
      </w:r>
    </w:p>
    <w:p w14:paraId="3D05460F" w14:textId="77777777" w:rsidR="00FC49D9" w:rsidRPr="008613B3" w:rsidRDefault="00FC49D9" w:rsidP="00FC49D9">
      <w:pPr>
        <w:pStyle w:val="Reference"/>
        <w:rPr>
          <w:noProof/>
          <w:color w:val="000000" w:themeColor="text1"/>
        </w:rPr>
      </w:pPr>
      <w:r w:rsidRPr="008613B3">
        <w:rPr>
          <w:noProof/>
          <w:color w:val="000000" w:themeColor="text1"/>
        </w:rPr>
        <w:tab/>
        <w:t>13.</w:t>
      </w:r>
      <w:r w:rsidRPr="008613B3">
        <w:rPr>
          <w:noProof/>
          <w:color w:val="000000" w:themeColor="text1"/>
        </w:rPr>
        <w:tab/>
        <w:t>Cohen B, Schacham YN, Ruetzler K, Ahuja S, Yang D, Mascha EJ, Barclay AB, Hung MH, Sessler DI: Effect of intraoperative hyperoxia on the incidence of surgical site infections: a meta-analysis. Br Journal Anaesth 2018; 120: 1176-86</w:t>
      </w:r>
    </w:p>
    <w:p w14:paraId="537FFAA0" w14:textId="77777777" w:rsidR="00FC49D9" w:rsidRPr="008613B3" w:rsidRDefault="00FC49D9" w:rsidP="00FC49D9">
      <w:pPr>
        <w:pStyle w:val="Reference"/>
        <w:rPr>
          <w:noProof/>
          <w:color w:val="000000" w:themeColor="text1"/>
        </w:rPr>
      </w:pPr>
      <w:r w:rsidRPr="008613B3">
        <w:rPr>
          <w:noProof/>
          <w:color w:val="000000" w:themeColor="text1"/>
        </w:rPr>
        <w:tab/>
        <w:t>14.</w:t>
      </w:r>
      <w:r w:rsidRPr="008613B3">
        <w:rPr>
          <w:noProof/>
          <w:color w:val="000000" w:themeColor="text1"/>
        </w:rPr>
        <w:tab/>
        <w:t>Andrews PJ, Sinclair HL, Rodriguez A, Harris BA, Battison CG, Rhodes JK, Murray GD, Eurotherm Trial C: Hypothermia for intracranial hypertension after traumatic brain injury. N Engl J Med 2015</w:t>
      </w:r>
    </w:p>
    <w:p w14:paraId="076E19AD" w14:textId="77777777" w:rsidR="00FC49D9" w:rsidRPr="008613B3" w:rsidRDefault="00FC49D9" w:rsidP="00FC49D9">
      <w:pPr>
        <w:pStyle w:val="Reference"/>
        <w:rPr>
          <w:noProof/>
          <w:color w:val="000000" w:themeColor="text1"/>
        </w:rPr>
      </w:pPr>
      <w:r w:rsidRPr="008613B3">
        <w:rPr>
          <w:noProof/>
          <w:color w:val="000000" w:themeColor="text1"/>
        </w:rPr>
        <w:tab/>
        <w:t>15.</w:t>
      </w:r>
      <w:r w:rsidRPr="008613B3">
        <w:rPr>
          <w:noProof/>
          <w:color w:val="000000" w:themeColor="text1"/>
        </w:rPr>
        <w:tab/>
        <w:t>Moler FW, Silverstein FS, Holubkov R, Slomine BS, Christensen JR, Nadkarni VM, Meert KL, Clark AE, Browning B, Pemberton VL, Page K, Shankaran S, Hutchison JS, Newth CJ, Bennett KS, Berger JT, Topjian A, Pineda JA, Koch JD, Schleien CL, Dalton HJ, Ofori-Amanfo G, Goodman DM, Fink EL, McQuillen P, Zimmerman JJ, Thomas NJ, van der Jagt EW, Porter MB, Meyer MT, Harrison R, Pham N, Schwarz AJ, Nowak JE, Alten J, Wheeler DS, Bhalala US, Lidsky K, Lloyd E, Mathur M, Shah S, Wu T, Theodorou AA, Sanders RC, Jr., Dean JM, THAPCA Trial Investigators: Therapeutic hypothermia after out-of-hospital cardiac arrest in children. N Engl J Med 2015; 372: 1898-908</w:t>
      </w:r>
    </w:p>
    <w:p w14:paraId="0B06350C" w14:textId="77777777" w:rsidR="00FC49D9" w:rsidRPr="008613B3" w:rsidRDefault="00FC49D9" w:rsidP="00FC49D9">
      <w:pPr>
        <w:pStyle w:val="Reference"/>
        <w:rPr>
          <w:noProof/>
          <w:color w:val="000000" w:themeColor="text1"/>
        </w:rPr>
      </w:pPr>
      <w:r w:rsidRPr="008613B3">
        <w:rPr>
          <w:noProof/>
          <w:color w:val="000000" w:themeColor="text1"/>
        </w:rPr>
        <w:tab/>
        <w:t>16.</w:t>
      </w:r>
      <w:r w:rsidRPr="008613B3">
        <w:rPr>
          <w:noProof/>
          <w:color w:val="000000" w:themeColor="text1"/>
        </w:rPr>
        <w:tab/>
        <w:t>Nielsen N, Wetterslev J, Cronberg T, Erlinge D, Gasche Y, Hassager C, Horn J, Hovdenes J, Kjaergaard J, Kuiper M, Pellis T, Stammet P, Wanscher M, Wise MP, Aneman A, Al-Subaie N, Boesgaard S, Bro-Jeppesen J, Brunetti I, Bugge JF, Hingston CD, Juffermans NP, Koopmans M, Kober L, Langorgen J, Lilja G, Moller JE, Rundgren M, Rylander C, Smid O, Werer C, Winkel P, Friberg H, Investigators TTMT: Targeted temperature management at 33 degrees C versus 36 degrees C after cardiac arrest. N Engl J Med 2013; 369: 2197-206</w:t>
      </w:r>
    </w:p>
    <w:p w14:paraId="5E79A158" w14:textId="77777777" w:rsidR="00FC49D9" w:rsidRPr="008613B3" w:rsidRDefault="00FC49D9" w:rsidP="00FC49D9">
      <w:pPr>
        <w:pStyle w:val="Reference"/>
        <w:rPr>
          <w:noProof/>
          <w:color w:val="000000" w:themeColor="text1"/>
        </w:rPr>
      </w:pPr>
      <w:r w:rsidRPr="008613B3">
        <w:rPr>
          <w:noProof/>
          <w:color w:val="000000" w:themeColor="text1"/>
        </w:rPr>
        <w:tab/>
        <w:t>17.</w:t>
      </w:r>
      <w:r w:rsidRPr="008613B3">
        <w:rPr>
          <w:noProof/>
          <w:color w:val="000000" w:themeColor="text1"/>
        </w:rPr>
        <w:tab/>
        <w:t>Todd MM, Hindman BJ, Clarke WR, Torner JC: Mild intraoperative hypothermia during surgery for intracranial aneurysm. N Engl J Med 2005; 352: 135-45</w:t>
      </w:r>
    </w:p>
    <w:p w14:paraId="772CD1B2" w14:textId="77777777" w:rsidR="00FC49D9" w:rsidRPr="008613B3" w:rsidRDefault="00FC49D9" w:rsidP="00FC49D9">
      <w:pPr>
        <w:pStyle w:val="Reference"/>
        <w:rPr>
          <w:noProof/>
          <w:color w:val="000000" w:themeColor="text1"/>
        </w:rPr>
      </w:pPr>
      <w:r w:rsidRPr="008613B3">
        <w:rPr>
          <w:noProof/>
          <w:color w:val="000000" w:themeColor="text1"/>
        </w:rPr>
        <w:tab/>
        <w:t>18.</w:t>
      </w:r>
      <w:r w:rsidRPr="008613B3">
        <w:rPr>
          <w:noProof/>
          <w:color w:val="000000" w:themeColor="text1"/>
        </w:rPr>
        <w:tab/>
        <w:t>Hutchison JS, Ward RE, Lacroix J, Hebert PC, Barnes MA, Bohn DJ, Dirks PB, Doucette S, Fergusson D, Gottesman R, Joffe AR, Kirpalani HM, Meyer PG, Morris KP, Moher D, Singh RN, Skippen PW: Hypothermia therapy after traumatic brain injury in children. N Engl J Med 2008; 358: 2447-56</w:t>
      </w:r>
    </w:p>
    <w:p w14:paraId="747441C5" w14:textId="77777777" w:rsidR="00FC49D9" w:rsidRPr="008613B3" w:rsidRDefault="00FC49D9" w:rsidP="00FC49D9">
      <w:pPr>
        <w:pStyle w:val="Reference"/>
        <w:rPr>
          <w:noProof/>
          <w:color w:val="000000" w:themeColor="text1"/>
        </w:rPr>
      </w:pPr>
      <w:r w:rsidRPr="008613B3">
        <w:rPr>
          <w:noProof/>
          <w:color w:val="000000" w:themeColor="text1"/>
        </w:rPr>
        <w:tab/>
        <w:t>19.</w:t>
      </w:r>
      <w:r w:rsidRPr="008613B3">
        <w:rPr>
          <w:noProof/>
          <w:color w:val="000000" w:themeColor="text1"/>
        </w:rPr>
        <w:tab/>
        <w:t>Warm Heart Investigators: Randomised trial of normothermic versus hypothermic coronary bypass surgery. Lancet 1994; 343: 559-63</w:t>
      </w:r>
    </w:p>
    <w:p w14:paraId="42E28C08" w14:textId="77777777" w:rsidR="00FC49D9" w:rsidRPr="008613B3" w:rsidRDefault="00FC49D9" w:rsidP="00FC49D9">
      <w:pPr>
        <w:pStyle w:val="Reference"/>
        <w:rPr>
          <w:noProof/>
          <w:color w:val="000000" w:themeColor="text1"/>
        </w:rPr>
      </w:pPr>
      <w:r w:rsidRPr="008613B3">
        <w:rPr>
          <w:noProof/>
          <w:color w:val="000000" w:themeColor="text1"/>
        </w:rPr>
        <w:tab/>
        <w:t>20.</w:t>
      </w:r>
      <w:r w:rsidRPr="008613B3">
        <w:rPr>
          <w:noProof/>
          <w:color w:val="000000" w:themeColor="text1"/>
        </w:rPr>
        <w:tab/>
        <w:t>Itenov TS, Johansen ME, Bestle M, Thormar K, Hein L, Gyldensted L, Lindhardt A, Christensen H, Estrup S, Pedersen HP, Harmon M, Soni UK, Perez-Protto S, Wesche N, Skram U, Petersen JA, Mohr T, Waldau T, Poulsen LM, Strange D, Juffermans NP, Sessler DI, Tonnesen E, Moller K, Kristensen DK, Cozzi-Lepri A, Lundgren JD, Jensen JU, Cooling, Surviving Septic Shock Trial Collaboration: Induced hypothermia in patients with septic shock and respiratory failure (CASS): a randomised, controlled, open-label trial. Lancet Respir Med 2018; 6: 183-92</w:t>
      </w:r>
    </w:p>
    <w:p w14:paraId="2D3879A3" w14:textId="77777777" w:rsidR="00FC49D9" w:rsidRPr="008613B3" w:rsidRDefault="00FC49D9" w:rsidP="00FC49D9">
      <w:pPr>
        <w:pStyle w:val="Reference"/>
        <w:rPr>
          <w:noProof/>
          <w:color w:val="000000" w:themeColor="text1"/>
        </w:rPr>
      </w:pPr>
      <w:r w:rsidRPr="008613B3">
        <w:rPr>
          <w:noProof/>
          <w:color w:val="000000" w:themeColor="text1"/>
        </w:rPr>
        <w:tab/>
        <w:t>21.</w:t>
      </w:r>
      <w:r w:rsidRPr="008613B3">
        <w:rPr>
          <w:noProof/>
          <w:color w:val="000000" w:themeColor="text1"/>
        </w:rPr>
        <w:tab/>
        <w:t>Lascarrou JB, Merdji H, Le Gouge A, Colin G, Grillet G, Girardie P, Coupez E, Dequin PF, Cariou A, Boulain T, Brule N, Frat JP, Asfar P, Pichon N, Landais M, Plantefeve G, Quenot JP, Chakarian JC, Sirodot M, Legriel S, Letheulle J, Thevenin D, Desachy A, Delahaye A, Botoc V, Vimeux S, Martino F, Giraudeau B, Reignier J, Group C-T: Targeted temperature management for cardiac arrest with nonshockable rhythm. N Engl J Med 2019; 381: 2327-37</w:t>
      </w:r>
    </w:p>
    <w:p w14:paraId="01E5A260" w14:textId="77777777" w:rsidR="00FC49D9" w:rsidRPr="008613B3" w:rsidRDefault="00FC49D9" w:rsidP="00FC49D9">
      <w:pPr>
        <w:pStyle w:val="Reference"/>
        <w:rPr>
          <w:noProof/>
          <w:color w:val="000000" w:themeColor="text1"/>
        </w:rPr>
      </w:pPr>
      <w:r w:rsidRPr="008613B3">
        <w:rPr>
          <w:noProof/>
          <w:color w:val="000000" w:themeColor="text1"/>
        </w:rPr>
        <w:tab/>
        <w:t>22.</w:t>
      </w:r>
      <w:r w:rsidRPr="008613B3">
        <w:rPr>
          <w:noProof/>
          <w:color w:val="000000" w:themeColor="text1"/>
        </w:rPr>
        <w:tab/>
        <w:t>Kabon B, Sessler DI, Kurz A, Crystalloid-Colloid Study Team: Effect of intraoperative goal-directed balanced crystalloid versus colloid administration on major postoperative morbidity: A randomized trial. Anesthesiology 2019; 130: 728-44</w:t>
      </w:r>
    </w:p>
    <w:p w14:paraId="577ED5DA" w14:textId="77777777" w:rsidR="00FC49D9" w:rsidRPr="008613B3" w:rsidRDefault="00FC49D9" w:rsidP="00FC49D9">
      <w:pPr>
        <w:pStyle w:val="Reference"/>
        <w:rPr>
          <w:noProof/>
          <w:color w:val="000000" w:themeColor="text1"/>
        </w:rPr>
      </w:pPr>
      <w:r w:rsidRPr="008613B3">
        <w:rPr>
          <w:noProof/>
          <w:color w:val="000000" w:themeColor="text1"/>
        </w:rPr>
        <w:lastRenderedPageBreak/>
        <w:tab/>
        <w:t>23.</w:t>
      </w:r>
      <w:r w:rsidRPr="008613B3">
        <w:rPr>
          <w:noProof/>
          <w:color w:val="000000" w:themeColor="text1"/>
        </w:rPr>
        <w:tab/>
        <w:t>Pearse RM, Harrison DA, MacDonald N, Gillies MA, Blunt M, Ackland G, Grocott MP, Ahern A, Griggs K, Scott R, Hinds C, Rowan K, Group OS: Effect of a perioperative, cardiac output-guided hemodynamic therapy algorithm on outcomes following major gastrointestinal surgery: a randomized clinical trial and systematic review. JAMA 2014; 311: 2181-90</w:t>
      </w:r>
    </w:p>
    <w:p w14:paraId="5B20E589" w14:textId="77777777" w:rsidR="00FC49D9" w:rsidRPr="008613B3" w:rsidRDefault="00FC49D9" w:rsidP="00FC49D9">
      <w:pPr>
        <w:pStyle w:val="Reference"/>
        <w:rPr>
          <w:noProof/>
          <w:color w:val="000000" w:themeColor="text1"/>
        </w:rPr>
      </w:pPr>
      <w:r w:rsidRPr="008613B3">
        <w:rPr>
          <w:noProof/>
          <w:color w:val="000000" w:themeColor="text1"/>
        </w:rPr>
        <w:tab/>
        <w:t>24.</w:t>
      </w:r>
      <w:r w:rsidRPr="008613B3">
        <w:rPr>
          <w:noProof/>
          <w:color w:val="000000" w:themeColor="text1"/>
        </w:rPr>
        <w:tab/>
        <w:t>Myles PS, Bellomo R, Corcoran T, Forbes A, Peyton P, Story D, Christophi C, Leslie K, McGuinness S, Parke R, Serpell J, Chan MTV, Painter T, McCluskey S, Minto G, Wallace S, Australian, New Zealand College of Anaesthetists Clinical Trials N, the A, New Zealand Intensive Care Society Clinical Trials G: Restrictive versus liberal fluid therapy for major abdominal surgery. N Engl J Med 2018; 378: 2263-74</w:t>
      </w:r>
    </w:p>
    <w:p w14:paraId="4F1D8CFB" w14:textId="77777777" w:rsidR="00FC49D9" w:rsidRPr="008613B3" w:rsidRDefault="00FC49D9" w:rsidP="00FC49D9">
      <w:pPr>
        <w:pStyle w:val="Reference"/>
        <w:rPr>
          <w:noProof/>
          <w:color w:val="000000" w:themeColor="text1"/>
        </w:rPr>
      </w:pPr>
      <w:r w:rsidRPr="008613B3">
        <w:rPr>
          <w:noProof/>
          <w:color w:val="000000" w:themeColor="text1"/>
        </w:rPr>
        <w:tab/>
        <w:t>25.</w:t>
      </w:r>
      <w:r w:rsidRPr="008613B3">
        <w:rPr>
          <w:noProof/>
          <w:color w:val="000000" w:themeColor="text1"/>
        </w:rPr>
        <w:tab/>
        <w:t>Writing Group for the PReVENT Investigators, Simonis FD, Serpa Neto A, Binnekade JM, Braber A, Bruin KCM, Determann RM, Goekoop GJ, Heidt J, Horn J, Innemee G, de Jonge E, Juffermans NP, Spronk PE, Steuten LM, Tuinman PR, de Wilde RBP, Vriends M, Gama de Abreu M, Pelosi P, Schultz MJ: Effect of a low vs intermediate tidal volume strategy on ventilator-free days in intensive care unit patients without ards: A randomized clinical trial. JAMA 2018; 320: 1872-80</w:t>
      </w:r>
    </w:p>
    <w:p w14:paraId="2856FB4A" w14:textId="77777777" w:rsidR="00FC49D9" w:rsidRPr="008613B3" w:rsidRDefault="00FC49D9" w:rsidP="00FC49D9">
      <w:pPr>
        <w:pStyle w:val="Reference"/>
        <w:rPr>
          <w:noProof/>
          <w:color w:val="000000" w:themeColor="text1"/>
        </w:rPr>
      </w:pPr>
      <w:r w:rsidRPr="008613B3">
        <w:rPr>
          <w:noProof/>
          <w:color w:val="000000" w:themeColor="text1"/>
        </w:rPr>
        <w:tab/>
        <w:t>26.</w:t>
      </w:r>
      <w:r w:rsidRPr="008613B3">
        <w:rPr>
          <w:noProof/>
          <w:color w:val="000000" w:themeColor="text1"/>
        </w:rPr>
        <w:tab/>
        <w:t>Writing Committee for the Probese Collaborative Group of the PROtective VEntilation Network for the Clinical Trial Network of the European Society of Anaesthesiology, Bluth T, Serpa Neto A, Schultz MJ, Pelosi P, Gama de Abreu M: Effect of intraoperative high positive end-expiratory pressure (PEEP) with recruitment maneuvers vs low PEEP on postoperative pulmonary complications in obese patients: A randomized clinical trial. JAMA 2019; 321: 2292-305</w:t>
      </w:r>
    </w:p>
    <w:p w14:paraId="08A3ABE5" w14:textId="77777777" w:rsidR="00FC49D9" w:rsidRPr="008613B3" w:rsidRDefault="00FC49D9" w:rsidP="00FC49D9">
      <w:pPr>
        <w:pStyle w:val="Reference"/>
        <w:rPr>
          <w:noProof/>
          <w:color w:val="000000" w:themeColor="text1"/>
        </w:rPr>
      </w:pPr>
      <w:r w:rsidRPr="008613B3">
        <w:rPr>
          <w:noProof/>
          <w:color w:val="000000" w:themeColor="text1"/>
        </w:rPr>
        <w:tab/>
        <w:t>27.</w:t>
      </w:r>
      <w:r w:rsidRPr="008613B3">
        <w:rPr>
          <w:noProof/>
          <w:color w:val="000000" w:themeColor="text1"/>
        </w:rPr>
        <w:tab/>
        <w:t>Prove Network Investigators for the Clinical Trial Network of the European Society of Anaesthesiology, Hemmes SN, Gama de Abreu M, Pelosi P, Schultz MJ: High versus low positive end-expiratory pressure during general anaesthesia for open abdominal surgery (PROVHILO trial): a multicentre randomised controlled trial. Lancet 2014; 384: 495-503</w:t>
      </w:r>
    </w:p>
    <w:p w14:paraId="0D1DA0EC" w14:textId="77777777" w:rsidR="00FC49D9" w:rsidRPr="008613B3" w:rsidRDefault="00FC49D9" w:rsidP="00FC49D9">
      <w:pPr>
        <w:pStyle w:val="Reference"/>
        <w:rPr>
          <w:noProof/>
          <w:color w:val="000000" w:themeColor="text1"/>
        </w:rPr>
      </w:pPr>
      <w:r w:rsidRPr="008613B3">
        <w:rPr>
          <w:noProof/>
          <w:color w:val="000000" w:themeColor="text1"/>
        </w:rPr>
        <w:tab/>
        <w:t>28.</w:t>
      </w:r>
      <w:r w:rsidRPr="008613B3">
        <w:rPr>
          <w:noProof/>
          <w:color w:val="000000" w:themeColor="text1"/>
        </w:rPr>
        <w:tab/>
        <w:t>Gordon D, Taddei-Peters W, Mascette A, Antman M, Kaufmann PG, Lauer MS: Publication of trials funded by the National Heart, Lung, and Blood Institute. N Engl J Med 2013; 369: 1926-34</w:t>
      </w:r>
    </w:p>
    <w:p w14:paraId="61431420" w14:textId="77777777" w:rsidR="00FC49D9" w:rsidRPr="008613B3" w:rsidRDefault="00FC49D9" w:rsidP="00FC49D9">
      <w:pPr>
        <w:pStyle w:val="Reference"/>
        <w:rPr>
          <w:noProof/>
          <w:color w:val="000000" w:themeColor="text1"/>
        </w:rPr>
      </w:pPr>
      <w:r w:rsidRPr="008613B3">
        <w:rPr>
          <w:noProof/>
          <w:color w:val="000000" w:themeColor="text1"/>
        </w:rPr>
        <w:tab/>
        <w:t>29.</w:t>
      </w:r>
      <w:r w:rsidRPr="008613B3">
        <w:rPr>
          <w:noProof/>
          <w:color w:val="000000" w:themeColor="text1"/>
        </w:rPr>
        <w:tab/>
        <w:t>Myles PS, Leslie K, Chan MT, Forbes A, Peyton PJ, Paech MJ, Beattie WS, Sessler DI, Devereaux PJ, Silbert B, Schricker T, Wallace S, Anzca Trials Group for the ENIGMA-II investigators: The safety of addition of nitrous oxide to general anaesthesia in at-risk patients having major non-cardiac surgery (ENIGMA-II): a randomised, single-blind trial. Lancet 2014; 384: 1446-54</w:t>
      </w:r>
    </w:p>
    <w:p w14:paraId="05F1EEFD" w14:textId="77777777" w:rsidR="00FC49D9" w:rsidRPr="008613B3" w:rsidRDefault="00FC49D9" w:rsidP="00FC49D9">
      <w:pPr>
        <w:pStyle w:val="Reference"/>
        <w:rPr>
          <w:noProof/>
          <w:color w:val="000000" w:themeColor="text1"/>
        </w:rPr>
      </w:pPr>
      <w:r w:rsidRPr="008613B3">
        <w:rPr>
          <w:noProof/>
          <w:color w:val="000000" w:themeColor="text1"/>
        </w:rPr>
        <w:tab/>
        <w:t>30.</w:t>
      </w:r>
      <w:r w:rsidRPr="008613B3">
        <w:rPr>
          <w:noProof/>
          <w:color w:val="000000" w:themeColor="text1"/>
        </w:rPr>
        <w:tab/>
        <w:t>Devereaux PJ, Sessler DI, Leslie K, Kurz A, Mrkobrada M, Alonso-Coello P, Villar JC, Sigamani A, Biccard BM, Meyhoff CS, Parlow JL, Guyatt G, Robinson A, Garg AX, Rodseth RN, Botto F, Lurati Buse G, Xavier D, Chan MT, Tiboni M, Cook D, Kumar PA, Forget P, Malaga G, Fleischmann E, Amir M, Eikelboom J, Mizera R, Torres D, Wang CY, Vanhelder T, Paniagua P, Berwanger O, Srinathan S, Graham M, Pasin L, Le Manach Y, Gao P, Pogue J, Whitlock R, Lamy A, Kearon C, Chow C, Pettit S, Chrolavicius S, Yusuf S, Poise-2 Investigators: Clonidine in patients undergoing noncardiac surgery. N Engl J Med 2014; 370: 1504-13</w:t>
      </w:r>
    </w:p>
    <w:p w14:paraId="29014327" w14:textId="77777777" w:rsidR="00FC49D9" w:rsidRPr="008613B3" w:rsidRDefault="00FC49D9" w:rsidP="00FC49D9">
      <w:pPr>
        <w:pStyle w:val="Reference"/>
        <w:rPr>
          <w:noProof/>
          <w:color w:val="000000" w:themeColor="text1"/>
        </w:rPr>
      </w:pPr>
      <w:r w:rsidRPr="008613B3">
        <w:rPr>
          <w:noProof/>
          <w:color w:val="000000" w:themeColor="text1"/>
        </w:rPr>
        <w:tab/>
        <w:t>31.</w:t>
      </w:r>
      <w:r w:rsidRPr="008613B3">
        <w:rPr>
          <w:noProof/>
          <w:color w:val="000000" w:themeColor="text1"/>
        </w:rPr>
        <w:tab/>
        <w:t>Devereaux PJ, Mrkobrada M, Sessler DI, Leslie K, Alonso-Coello P, Kurz A, Villar JC, Sigamani A, Biccard BM, Meyhoff CS, Parlow JL, Guyatt G, Robinson A, Garg AX, Rodseth RN, Botto F, Lurati Buse G, Xavier D, Chan MT, Tiboni M, Cook D, Kumar PA, Forget P, Malaga G, Fleischmann E, Amir M, Eikelboom J, Mizera R, Torres D, Wang CY, VanHelder T, Paniagua P, Berwanger O, Srinathan S, Graham M, Pasin L, Le Manach Y, Gao P, Pogue J, Whitlock R, Lamy A, Kearon C, Baigent C, Chow C, Pettit S, Chrolavicius S, Yusuf S, Poise-2 Investigators: Aspirin in patients undergoing noncardiac surgery. N Engl J Med 2014; 370: 1494-503</w:t>
      </w:r>
    </w:p>
    <w:p w14:paraId="5A9BB43C" w14:textId="77777777" w:rsidR="00FC49D9" w:rsidRPr="008613B3" w:rsidRDefault="00FC49D9" w:rsidP="00FC49D9">
      <w:pPr>
        <w:pStyle w:val="Reference"/>
        <w:rPr>
          <w:noProof/>
          <w:color w:val="000000" w:themeColor="text1"/>
        </w:rPr>
      </w:pPr>
      <w:r w:rsidRPr="008613B3">
        <w:rPr>
          <w:noProof/>
          <w:color w:val="000000" w:themeColor="text1"/>
        </w:rPr>
        <w:tab/>
        <w:t>32.</w:t>
      </w:r>
      <w:r w:rsidRPr="008613B3">
        <w:rPr>
          <w:noProof/>
          <w:color w:val="000000" w:themeColor="text1"/>
        </w:rPr>
        <w:tab/>
        <w:t>Heddle NM, Cook RJ, Arnold DM, Liu Y, Barty R, Crowther MA, Devereaux PJ, Hirsh J, Warkentin TE, Webert KE, Roxby D, Sobieraj-Teague M, Kurz A, Sessler DI, Figueroa P, Ellis M, Eikelboom JW: Effect of short-term vs. Long-term blood storage on mortality after transfusion. N Engl J Med 2016; 375: 1937-45</w:t>
      </w:r>
    </w:p>
    <w:p w14:paraId="149DB75F" w14:textId="77777777" w:rsidR="00FC49D9" w:rsidRPr="008613B3" w:rsidRDefault="00FC49D9" w:rsidP="00FC49D9">
      <w:pPr>
        <w:pStyle w:val="Reference"/>
        <w:rPr>
          <w:noProof/>
          <w:color w:val="000000" w:themeColor="text1"/>
        </w:rPr>
      </w:pPr>
      <w:r w:rsidRPr="008613B3">
        <w:rPr>
          <w:noProof/>
          <w:color w:val="000000" w:themeColor="text1"/>
        </w:rPr>
        <w:lastRenderedPageBreak/>
        <w:tab/>
        <w:t>33.</w:t>
      </w:r>
      <w:r w:rsidRPr="008613B3">
        <w:rPr>
          <w:noProof/>
          <w:color w:val="000000" w:themeColor="text1"/>
        </w:rPr>
        <w:tab/>
        <w:t>Whitlock RP, Devereaux PJ, Teoh KH, Lamy A, Vincent J, Pogue J, Paparella D, Sessler DI, Karthikeyan G, Villar JC, Zuo Y, Avezum Á, Quantz M, Tagarakis GI, Shah PJ, Abbasi SH, Zheng H, Pettit S, Chrolavicius S, Yusuf S: Methylprednisolone in patients undergoing cardiopulmonary bypass (SIRS): a randomised, double-blind, placebo-controlled trial. Lancet 2015; 386: 1243-53</w:t>
      </w:r>
    </w:p>
    <w:p w14:paraId="022F7709" w14:textId="77777777" w:rsidR="00FC49D9" w:rsidRPr="008613B3" w:rsidRDefault="00FC49D9" w:rsidP="00FC49D9">
      <w:pPr>
        <w:pStyle w:val="Reference"/>
        <w:rPr>
          <w:noProof/>
          <w:color w:val="000000" w:themeColor="text1"/>
        </w:rPr>
      </w:pPr>
      <w:r w:rsidRPr="008613B3">
        <w:rPr>
          <w:noProof/>
          <w:color w:val="000000" w:themeColor="text1"/>
        </w:rPr>
        <w:tab/>
        <w:t>34.</w:t>
      </w:r>
      <w:r w:rsidRPr="008613B3">
        <w:rPr>
          <w:noProof/>
          <w:color w:val="000000" w:themeColor="text1"/>
        </w:rPr>
        <w:tab/>
        <w:t>Turan A, Belley-Cote EP, Vincent J, Sessler DI, Devereaux PJ, Yusuf S, van Oostveen R, Cordova G, Yared JP, Yu H, Legare JF, Royse A, Rochon A, V. N, Ayad S, Quantz M, Lamy A, Whitlock R: Methylprednisolone does not reduce persistent pain after cardiac surgery. Anesthesiology 2015; 123: 1404-10</w:t>
      </w:r>
    </w:p>
    <w:p w14:paraId="65DAA78A" w14:textId="77777777" w:rsidR="00FC49D9" w:rsidRPr="008613B3" w:rsidRDefault="00FC49D9" w:rsidP="00FC49D9">
      <w:pPr>
        <w:pStyle w:val="Reference"/>
        <w:rPr>
          <w:noProof/>
          <w:color w:val="000000" w:themeColor="text1"/>
        </w:rPr>
      </w:pPr>
      <w:r w:rsidRPr="008613B3">
        <w:rPr>
          <w:noProof/>
          <w:color w:val="000000" w:themeColor="text1"/>
        </w:rPr>
        <w:tab/>
        <w:t>35.</w:t>
      </w:r>
      <w:r w:rsidRPr="008613B3">
        <w:rPr>
          <w:noProof/>
          <w:color w:val="000000" w:themeColor="text1"/>
        </w:rPr>
        <w:tab/>
        <w:t>Sessler DI, Pei L, Huang Y, Fleischmann E, Marhofer P, Kurz A, Mayers DB, Meyer-Treschan TA, Grady M, Tan EY, Ayad S, Mascha EJ, Buggy DJ, Tan G, Zhang Z, Keane H, Stokes M, Zotti O, Gnant M, Perez-Protto S, Wu J, Parra-Sanchez I, Yang D, Hassan M, Tey JBL: Recurrence of breast cancer after regional or general anaesthesia: a randomised controlled trial. Lancet 2019; 394: 1807-15</w:t>
      </w:r>
    </w:p>
    <w:p w14:paraId="4A2502CD" w14:textId="77777777" w:rsidR="00FC49D9" w:rsidRPr="008613B3" w:rsidRDefault="00FC49D9" w:rsidP="00FC49D9">
      <w:pPr>
        <w:pStyle w:val="Reference"/>
        <w:rPr>
          <w:noProof/>
          <w:color w:val="000000" w:themeColor="text1"/>
        </w:rPr>
      </w:pPr>
      <w:r w:rsidRPr="008613B3">
        <w:rPr>
          <w:noProof/>
          <w:color w:val="000000" w:themeColor="text1"/>
        </w:rPr>
        <w:tab/>
        <w:t>36.</w:t>
      </w:r>
      <w:r w:rsidRPr="008613B3">
        <w:rPr>
          <w:noProof/>
          <w:color w:val="000000" w:themeColor="text1"/>
        </w:rPr>
        <w:tab/>
        <w:t>Writing Group for the Checklist ICU Investigators of the Brazilian Research in Intensive Care Network, Cavalcanti AB, Bozza FA, Machado FR, Salluh JI, Campagnucci VP, Vendramim P, Guimaraes HP, Normilio-Silva K, Damiani LP, Romano E, Carrara F, Lubarino Diniz de Souza J, Silva AR, Ramos GV, Teixeira C, Brandao da Silva N, Chang CC, Angus DC, Berwanger O: Effect of a quality improvement intervention with daily round checklists, goal setting, and clinician prompting on mortality of critically ill patients: A randomized clinical trial. JAMA 2016; 315: 1480-90</w:t>
      </w:r>
    </w:p>
    <w:p w14:paraId="353D79B1" w14:textId="77777777" w:rsidR="00FC49D9" w:rsidRPr="008613B3" w:rsidRDefault="00FC49D9" w:rsidP="00FC49D9">
      <w:pPr>
        <w:pStyle w:val="Reference"/>
        <w:rPr>
          <w:noProof/>
          <w:color w:val="000000" w:themeColor="text1"/>
        </w:rPr>
      </w:pPr>
      <w:r w:rsidRPr="008613B3">
        <w:rPr>
          <w:noProof/>
          <w:color w:val="000000" w:themeColor="text1"/>
        </w:rPr>
        <w:tab/>
        <w:t>37.</w:t>
      </w:r>
      <w:r w:rsidRPr="008613B3">
        <w:rPr>
          <w:noProof/>
          <w:color w:val="000000" w:themeColor="text1"/>
        </w:rPr>
        <w:tab/>
        <w:t>Mehta RH, Leimberger JD, van Diepen S, Meza J, Wang A, Jankowich R, Harrison RW, Hay D, Fremes S, Duncan A, Soltesz EG, Luber J, Park S, Argenziano M, Murphy E, Marcel R, Kalavrouziotis D, Nagpal D, Bozinovski J, Toller W, Heringlake M, Goodman SG, Levy JH, Harrington RA, Anstrom KJ, Alexander JH, Levo-CTS Investigators: Levosimendan in patients with left ventricular dysfunction undergoing cardiac surgery. N Engl J Med 2017; 376: 2032-42</w:t>
      </w:r>
    </w:p>
    <w:p w14:paraId="412A38FC" w14:textId="77777777" w:rsidR="00FC49D9" w:rsidRPr="008613B3" w:rsidRDefault="00FC49D9" w:rsidP="00FC49D9">
      <w:pPr>
        <w:pStyle w:val="Reference"/>
        <w:rPr>
          <w:noProof/>
          <w:color w:val="000000" w:themeColor="text1"/>
        </w:rPr>
      </w:pPr>
      <w:r w:rsidRPr="008613B3">
        <w:rPr>
          <w:noProof/>
          <w:color w:val="000000" w:themeColor="text1"/>
        </w:rPr>
        <w:tab/>
        <w:t>38.</w:t>
      </w:r>
      <w:r w:rsidRPr="008613B3">
        <w:rPr>
          <w:noProof/>
          <w:color w:val="000000" w:themeColor="text1"/>
        </w:rPr>
        <w:tab/>
        <w:t>Mangano DT, Layug EL, Wallace A, Tateo I: Effect of atenolol on mortality and cardiovascular morbidity after noncardiac surgery. Multicenter Study of Perioperative Ischemia Research Group. N Engl J Med 1996; 335: 1713-20</w:t>
      </w:r>
    </w:p>
    <w:p w14:paraId="0FD06BC5" w14:textId="77777777" w:rsidR="00FC49D9" w:rsidRPr="008613B3" w:rsidRDefault="00FC49D9" w:rsidP="00FC49D9">
      <w:pPr>
        <w:pStyle w:val="Reference"/>
        <w:rPr>
          <w:noProof/>
          <w:color w:val="000000" w:themeColor="text1"/>
        </w:rPr>
      </w:pPr>
      <w:r w:rsidRPr="008613B3">
        <w:rPr>
          <w:noProof/>
          <w:color w:val="000000" w:themeColor="text1"/>
        </w:rPr>
        <w:tab/>
        <w:t>39.</w:t>
      </w:r>
      <w:r w:rsidRPr="008613B3">
        <w:rPr>
          <w:noProof/>
          <w:color w:val="000000" w:themeColor="text1"/>
        </w:rPr>
        <w:tab/>
        <w:t>Wallace A, Layug B, Tateo I, Li J, Hollenberg M, Browner W, Miller D, Mangano DT: Prophylactic atenolol reduces postoperative myocardial ischemia. McSPI Research Group. Anesthesiology 1998; 88: 7-17</w:t>
      </w:r>
    </w:p>
    <w:p w14:paraId="75B882E4" w14:textId="77777777" w:rsidR="00FC49D9" w:rsidRPr="008613B3" w:rsidRDefault="00FC49D9" w:rsidP="00FC49D9">
      <w:pPr>
        <w:pStyle w:val="Reference"/>
        <w:rPr>
          <w:noProof/>
          <w:color w:val="000000" w:themeColor="text1"/>
        </w:rPr>
      </w:pPr>
      <w:r w:rsidRPr="008613B3">
        <w:rPr>
          <w:noProof/>
          <w:color w:val="000000" w:themeColor="text1"/>
        </w:rPr>
        <w:tab/>
        <w:t>40.</w:t>
      </w:r>
      <w:r w:rsidRPr="008613B3">
        <w:rPr>
          <w:noProof/>
          <w:color w:val="000000" w:themeColor="text1"/>
        </w:rPr>
        <w:tab/>
        <w:t>Devereaux PJ, Yang H, Yusuf S, Guyatt G, Leslie K, Villar JC, Xavier D, Chrolavicius S, Greenspan L, Pogue J, Pais P, Liu L, Xu S, Malaga G, Avezum A, Chan M, Montori VM, Jacka M, Choi P: Effects of extended-release metoprolol succinate in patients undergoing non-cardiac surgery (POISE trial): a randomised controlled trial. Lancet 2008; 371: 1839-47</w:t>
      </w:r>
    </w:p>
    <w:p w14:paraId="7D922A64" w14:textId="77777777" w:rsidR="00FC49D9" w:rsidRPr="008613B3" w:rsidRDefault="00FC49D9" w:rsidP="00FC49D9">
      <w:pPr>
        <w:pStyle w:val="Reference"/>
        <w:rPr>
          <w:noProof/>
          <w:color w:val="000000" w:themeColor="text1"/>
        </w:rPr>
      </w:pPr>
      <w:r w:rsidRPr="008613B3">
        <w:rPr>
          <w:noProof/>
          <w:color w:val="000000" w:themeColor="text1"/>
        </w:rPr>
        <w:tab/>
        <w:t>41.</w:t>
      </w:r>
      <w:r w:rsidRPr="008613B3">
        <w:rPr>
          <w:noProof/>
          <w:color w:val="000000" w:themeColor="text1"/>
        </w:rPr>
        <w:tab/>
        <w:t>Du Toit G, Roberts G, Sayre PH, Bahnson HT, Radulovic S, Santos AF, Brough HA, Phippard D, Basting M, Feeney M, Turcanu V, Sever ML, Gomez Lorenzo M, Plaut M, Lack G, Team LS: Randomized trial of peanut consumption in infants at risk for peanut allergy. N Engl J Med 2015; 372: 803-13</w:t>
      </w:r>
    </w:p>
    <w:p w14:paraId="693D2C71" w14:textId="77777777" w:rsidR="00FC49D9" w:rsidRPr="008613B3" w:rsidRDefault="00FC49D9" w:rsidP="00FC49D9">
      <w:pPr>
        <w:pStyle w:val="Reference"/>
        <w:rPr>
          <w:noProof/>
          <w:color w:val="000000" w:themeColor="text1"/>
        </w:rPr>
      </w:pPr>
      <w:r w:rsidRPr="008613B3">
        <w:rPr>
          <w:noProof/>
          <w:color w:val="000000" w:themeColor="text1"/>
        </w:rPr>
        <w:tab/>
        <w:t>42.</w:t>
      </w:r>
      <w:r w:rsidRPr="008613B3">
        <w:rPr>
          <w:noProof/>
          <w:color w:val="000000" w:themeColor="text1"/>
        </w:rPr>
        <w:tab/>
        <w:t>Perkin MR, Logan K, Tseng A, Raji B, Ayis S, Peacock J, Brough H, Marrs T, Radulovic S, Craven J, Flohr C, Lack G, Team EATS: Randomized Trial of Introduction of Allergenic Foods in Breast-Fed Infants. N Engl J Med 2016; 374: 1733-43</w:t>
      </w:r>
    </w:p>
    <w:p w14:paraId="5ADBA97E" w14:textId="77777777" w:rsidR="00FC49D9" w:rsidRPr="008613B3" w:rsidRDefault="00FC49D9" w:rsidP="00FC49D9">
      <w:pPr>
        <w:pStyle w:val="Reference"/>
        <w:rPr>
          <w:noProof/>
          <w:color w:val="000000" w:themeColor="text1"/>
        </w:rPr>
      </w:pPr>
      <w:r w:rsidRPr="008613B3">
        <w:rPr>
          <w:noProof/>
          <w:color w:val="000000" w:themeColor="text1"/>
        </w:rPr>
        <w:lastRenderedPageBreak/>
        <w:tab/>
        <w:t>43.</w:t>
      </w:r>
      <w:r w:rsidRPr="008613B3">
        <w:rPr>
          <w:noProof/>
          <w:color w:val="000000" w:themeColor="text1"/>
        </w:rPr>
        <w:tab/>
        <w:t>Peden CJ, Stephens T, Martin G, Kahan BC, Thomson A, Rivett K, Wells D, Richardson G, Kerry S, Bion J, Pearse RM, Pearse R, Peden C, Stephens T, Bion J, Martin G, Thomson A, Kahan B, Kerry S, Rivett K, Wells D, Richardson G, Brett S, Ackland G, Grocott M, Holt P, Robert G, Ukoumunne O, Waring J, Everingham K, Phull M, Cromwell D, Evley R, Lilford R, Kocman D, Asaria M, Waring J, Tarrant C, Yang F, Abraham A, Bothma P, Conway D, Stapleton C, Edwards M, Minto G, Saunders D, Owen T, Waldmann C, Hayden P, Gillies M, Tighe S, Smith N, Mythen M, Murray D, Lobo D, Leuwer M, Kirk-Bayley J, Howell S, Gordon A, Anderson I, Lourtie J, Walker S, Drake S, Murray D, Watson N, Szakmany T, Sutcliffe R, Martin G, Mahajan R, Girling A, Forbes G, Faiz O, Blunt M, Singh S, Steel A, Wong K, Cabreros L, Bothma P, Chitre V, Obideyi A, Ali D, Blenk K, Broad D, Brodbeck A, Dumpala R, Engel A, Ganepola R, Garg S, Gay M, Karlikowsk M, Lams E, Millican D, Misane I, Mull A, Naik V, Pushpa N, Nutt C, Sagadai S, Stuart H, Noble P, et al.: Effectiveness of a national quality improvement programme to improve survival after emergency abdominal surgery (EPOCH): a stepped-wedge cluster-randomised trial. The Lancet 2019; 393: 2213-21</w:t>
      </w:r>
    </w:p>
    <w:p w14:paraId="6CF20451" w14:textId="77777777" w:rsidR="00FC49D9" w:rsidRPr="008613B3" w:rsidRDefault="00FC49D9" w:rsidP="00FC49D9">
      <w:pPr>
        <w:pStyle w:val="Reference"/>
        <w:rPr>
          <w:noProof/>
          <w:color w:val="000000" w:themeColor="text1"/>
        </w:rPr>
      </w:pPr>
      <w:r w:rsidRPr="008613B3">
        <w:rPr>
          <w:noProof/>
          <w:color w:val="000000" w:themeColor="text1"/>
        </w:rPr>
        <w:tab/>
        <w:t>44.</w:t>
      </w:r>
      <w:r w:rsidRPr="008613B3">
        <w:rPr>
          <w:noProof/>
          <w:color w:val="000000" w:themeColor="text1"/>
        </w:rPr>
        <w:tab/>
        <w:t>McIsaac DI, Wijeysundera DN, Bryson GL, Huang A, McCartney CJL, van Walraven C: Hospital-, anesthesiologist-, and patient-level variation in primary anesthesia type for hip fracture surgery: A population-based cross-sectional analysis. Anesthesiology 2018; 129: 1121-31</w:t>
      </w:r>
    </w:p>
    <w:p w14:paraId="4E8C31F6" w14:textId="77777777" w:rsidR="00FC49D9" w:rsidRPr="008613B3" w:rsidRDefault="00FC49D9" w:rsidP="00FC49D9">
      <w:pPr>
        <w:pStyle w:val="Reference"/>
        <w:rPr>
          <w:noProof/>
          <w:color w:val="000000" w:themeColor="text1"/>
        </w:rPr>
      </w:pPr>
      <w:r w:rsidRPr="008613B3">
        <w:rPr>
          <w:noProof/>
          <w:color w:val="000000" w:themeColor="text1"/>
        </w:rPr>
        <w:tab/>
        <w:t>45.</w:t>
      </w:r>
      <w:r w:rsidRPr="008613B3">
        <w:rPr>
          <w:noProof/>
          <w:color w:val="000000" w:themeColor="text1"/>
        </w:rPr>
        <w:tab/>
        <w:t>Kent DM, Alsheikh-Ali A, Hayward RA: Competing risk and heterogeneity of treatment effect in clinical trials. Trials 2008; 9: 30</w:t>
      </w:r>
    </w:p>
    <w:p w14:paraId="3F087484" w14:textId="77777777" w:rsidR="00FC49D9" w:rsidRPr="008613B3" w:rsidRDefault="00FC49D9" w:rsidP="00FC49D9">
      <w:pPr>
        <w:pStyle w:val="Reference"/>
        <w:rPr>
          <w:noProof/>
          <w:color w:val="000000" w:themeColor="text1"/>
        </w:rPr>
      </w:pPr>
      <w:r w:rsidRPr="008613B3">
        <w:rPr>
          <w:noProof/>
          <w:color w:val="000000" w:themeColor="text1"/>
        </w:rPr>
        <w:tab/>
        <w:t>46.</w:t>
      </w:r>
      <w:r w:rsidRPr="008613B3">
        <w:rPr>
          <w:noProof/>
          <w:color w:val="000000" w:themeColor="text1"/>
        </w:rPr>
        <w:tab/>
        <w:t>Kent DM, Rothwell PM, Ioannidis JP, Altman DG, Hayward RA: Assessing and reporting heterogeneity in treatment effects in clinical trials: a proposal. Trials 2010; 11: 85</w:t>
      </w:r>
    </w:p>
    <w:p w14:paraId="0E144061" w14:textId="77777777" w:rsidR="00FC49D9" w:rsidRPr="008613B3" w:rsidRDefault="00FC49D9" w:rsidP="00FC49D9">
      <w:pPr>
        <w:pStyle w:val="Reference"/>
        <w:rPr>
          <w:noProof/>
          <w:color w:val="000000" w:themeColor="text1"/>
        </w:rPr>
      </w:pPr>
      <w:r w:rsidRPr="008613B3">
        <w:rPr>
          <w:noProof/>
          <w:color w:val="000000" w:themeColor="text1"/>
        </w:rPr>
        <w:tab/>
        <w:t>47.</w:t>
      </w:r>
      <w:r w:rsidRPr="008613B3">
        <w:rPr>
          <w:noProof/>
          <w:color w:val="000000" w:themeColor="text1"/>
        </w:rPr>
        <w:tab/>
        <w:t>Salmasi V, Maheshwari K, Yang D, Mascha EJ, Singh A, Sessler DI, Kurz A: Relationship between intraoperative hypotension, defined by either reduction from baseline or absolute thresholds, and acute kidney and myocardial injury after noncardiac surgery: A retrospective cohort analysis. Anesthesiology 2017; 126: 47-65</w:t>
      </w:r>
    </w:p>
    <w:p w14:paraId="292B570F" w14:textId="77777777" w:rsidR="00FC49D9" w:rsidRPr="008613B3" w:rsidRDefault="00FC49D9" w:rsidP="00FC49D9">
      <w:pPr>
        <w:pStyle w:val="Reference"/>
        <w:rPr>
          <w:noProof/>
          <w:color w:val="000000" w:themeColor="text1"/>
        </w:rPr>
      </w:pPr>
      <w:r w:rsidRPr="008613B3">
        <w:rPr>
          <w:noProof/>
          <w:color w:val="000000" w:themeColor="text1"/>
        </w:rPr>
        <w:tab/>
        <w:t>48.</w:t>
      </w:r>
      <w:r w:rsidRPr="008613B3">
        <w:rPr>
          <w:noProof/>
          <w:color w:val="000000" w:themeColor="text1"/>
        </w:rPr>
        <w:tab/>
        <w:t>Maheshwari K, Turan A, Mao G, Yang D, Niazi AK, Agarwal D, Sessler DI, Kurz A: The association of hypotension during non-cardiac surgery, before and after skin incision, with postoperative acute kidney injury: a retrospective cohort analysis. Anaesthesia 2018; 73: 1223-8</w:t>
      </w:r>
    </w:p>
    <w:p w14:paraId="56B7C10B" w14:textId="77777777" w:rsidR="00FC49D9" w:rsidRPr="008613B3" w:rsidRDefault="00FC49D9" w:rsidP="00FC49D9">
      <w:pPr>
        <w:pStyle w:val="Reference"/>
        <w:rPr>
          <w:noProof/>
          <w:color w:val="000000" w:themeColor="text1"/>
        </w:rPr>
      </w:pPr>
      <w:r w:rsidRPr="008613B3">
        <w:rPr>
          <w:noProof/>
          <w:color w:val="000000" w:themeColor="text1"/>
        </w:rPr>
        <w:tab/>
        <w:t>49.</w:t>
      </w:r>
      <w:r w:rsidRPr="008613B3">
        <w:rPr>
          <w:noProof/>
          <w:color w:val="000000" w:themeColor="text1"/>
        </w:rPr>
        <w:tab/>
        <w:t>Sessler DI, Meyhoff CS, Zimmerman NM, Mao G, Leslie K, Vasquez SM, Balaji P, Alvarez-Garcia J, Cavalcanti AB, Parlow JL, Rahate PV, Seeberger MD, Gossetti B, Walker SA, Premchand RK, Dahl RM, Duceppe E, Rodseth R, Botto F, Devereaux PJ: Period-dependent associations between hypotension during and for four days after noncardiac surgery and a composite of myocardial infarction and death: A substudy of the POISE-2 trial. Anesthesiology 2018; 128: 317-27</w:t>
      </w:r>
    </w:p>
    <w:p w14:paraId="04CA2A31" w14:textId="77777777" w:rsidR="00FC49D9" w:rsidRPr="008613B3" w:rsidRDefault="00FC49D9" w:rsidP="00FC49D9">
      <w:pPr>
        <w:pStyle w:val="Reference"/>
        <w:rPr>
          <w:noProof/>
          <w:color w:val="000000" w:themeColor="text1"/>
        </w:rPr>
      </w:pPr>
      <w:r w:rsidRPr="008613B3">
        <w:rPr>
          <w:noProof/>
          <w:color w:val="000000" w:themeColor="text1"/>
        </w:rPr>
        <w:tab/>
        <w:t>50.</w:t>
      </w:r>
      <w:r w:rsidRPr="008613B3">
        <w:rPr>
          <w:noProof/>
          <w:color w:val="000000" w:themeColor="text1"/>
        </w:rPr>
        <w:tab/>
        <w:t>Maheshwari K, Nathanson BH, Munson SH, Khangulov V, Stevens M, Badani H, Khanna AK, Sessler DI: The relationship between ICU hypotension and in-hospital mortality and morbidity in septic patients. Intensive Care Med 2018; 44: 857-67</w:t>
      </w:r>
    </w:p>
    <w:p w14:paraId="3D265FFA" w14:textId="77777777" w:rsidR="00FC49D9" w:rsidRPr="008613B3" w:rsidRDefault="00FC49D9" w:rsidP="00FC49D9">
      <w:pPr>
        <w:pStyle w:val="Reference"/>
        <w:rPr>
          <w:noProof/>
          <w:color w:val="000000" w:themeColor="text1"/>
        </w:rPr>
      </w:pPr>
      <w:r w:rsidRPr="008613B3">
        <w:rPr>
          <w:noProof/>
          <w:color w:val="000000" w:themeColor="text1"/>
        </w:rPr>
        <w:tab/>
        <w:t>51.</w:t>
      </w:r>
      <w:r w:rsidRPr="008613B3">
        <w:rPr>
          <w:noProof/>
          <w:color w:val="000000" w:themeColor="text1"/>
        </w:rPr>
        <w:tab/>
        <w:t>Futier E, Lefrant JY, Guinot PG, Godet T, Lorne E, Cuvillon P, Bertran S, Leone M, Pastene B, Piriou V, Molliex S, Albanese J, Julia JM, Tavernier B, Imhoff E, Bazin JE, Constantin JM, Pereira B, Jaber S: Effect of individualized vs standard blood pressure management strategies on postoperative organ dysfunction among high-risk patients undergoing major surgery: A randomized clinical trial. JAMA 2017; 318: 1346-57</w:t>
      </w:r>
    </w:p>
    <w:p w14:paraId="08BFD553" w14:textId="77777777" w:rsidR="00FC49D9" w:rsidRPr="008613B3" w:rsidRDefault="00FC49D9" w:rsidP="00FC49D9">
      <w:pPr>
        <w:pStyle w:val="Reference"/>
        <w:rPr>
          <w:noProof/>
          <w:color w:val="000000" w:themeColor="text1"/>
        </w:rPr>
      </w:pPr>
      <w:r w:rsidRPr="008613B3">
        <w:rPr>
          <w:noProof/>
          <w:color w:val="000000" w:themeColor="text1"/>
        </w:rPr>
        <w:tab/>
        <w:t>52.</w:t>
      </w:r>
      <w:r w:rsidRPr="008613B3">
        <w:rPr>
          <w:noProof/>
          <w:color w:val="000000" w:themeColor="text1"/>
        </w:rPr>
        <w:tab/>
        <w:t>Hogan K: Malignant Hypercompliance (editorial). Anesthesiology 2017; 126: 759-62</w:t>
      </w:r>
    </w:p>
    <w:p w14:paraId="17245400" w14:textId="77777777" w:rsidR="00FC49D9" w:rsidRPr="008613B3" w:rsidRDefault="00FC49D9" w:rsidP="00FC49D9">
      <w:pPr>
        <w:pStyle w:val="Reference"/>
        <w:rPr>
          <w:noProof/>
          <w:color w:val="000000" w:themeColor="text1"/>
        </w:rPr>
      </w:pPr>
      <w:r w:rsidRPr="008613B3">
        <w:rPr>
          <w:noProof/>
          <w:color w:val="000000" w:themeColor="text1"/>
        </w:rPr>
        <w:tab/>
        <w:t>53.</w:t>
      </w:r>
      <w:r w:rsidRPr="008613B3">
        <w:rPr>
          <w:noProof/>
          <w:color w:val="000000" w:themeColor="text1"/>
        </w:rPr>
        <w:tab/>
        <w:t>Chamoun GF, Li L, Chamoun NG, Saini V, Sessler DI: Comparison of an updated risk stratification index to hierarchical condition categories. Anesthesiology 2018; 128: 109-16</w:t>
      </w:r>
    </w:p>
    <w:p w14:paraId="349A58A8" w14:textId="77777777" w:rsidR="00FC49D9" w:rsidRPr="008613B3" w:rsidRDefault="00FC49D9" w:rsidP="00FC49D9">
      <w:pPr>
        <w:pStyle w:val="Reference"/>
        <w:rPr>
          <w:noProof/>
          <w:color w:val="000000" w:themeColor="text1"/>
        </w:rPr>
      </w:pPr>
      <w:r w:rsidRPr="008613B3">
        <w:rPr>
          <w:noProof/>
          <w:color w:val="000000" w:themeColor="text1"/>
        </w:rPr>
        <w:tab/>
        <w:t>54.</w:t>
      </w:r>
      <w:r w:rsidRPr="008613B3">
        <w:rPr>
          <w:noProof/>
          <w:color w:val="000000" w:themeColor="text1"/>
        </w:rPr>
        <w:tab/>
        <w:t>Devereaux PJ, Chan MT, Eisenach J, Schricker T, Sessler DI: The need for large clinical studies in perioperative medicine (editorial). Anesthesiology 2012; 116: 1169-75</w:t>
      </w:r>
    </w:p>
    <w:p w14:paraId="784E76D6" w14:textId="77777777" w:rsidR="00FC49D9" w:rsidRPr="008613B3" w:rsidRDefault="00FC49D9" w:rsidP="00FC49D9">
      <w:pPr>
        <w:pStyle w:val="Reference"/>
        <w:rPr>
          <w:noProof/>
          <w:color w:val="000000" w:themeColor="text1"/>
        </w:rPr>
      </w:pPr>
      <w:r w:rsidRPr="008613B3">
        <w:rPr>
          <w:noProof/>
          <w:color w:val="000000" w:themeColor="text1"/>
        </w:rPr>
        <w:tab/>
        <w:t>55.</w:t>
      </w:r>
      <w:r w:rsidRPr="008613B3">
        <w:rPr>
          <w:noProof/>
          <w:color w:val="000000" w:themeColor="text1"/>
        </w:rPr>
        <w:tab/>
        <w:t>Memtsoudis SG, Poeran J, Kehlet H: Enhanced recovery after surgery in the united states: From evidence-based practice to uncertain science? (Editorial). JAMA 2019; 321: 1049-50</w:t>
      </w:r>
    </w:p>
    <w:p w14:paraId="6CED556E" w14:textId="05AA7B72" w:rsidR="0043267C" w:rsidRPr="008613B3" w:rsidRDefault="006B1AEF" w:rsidP="00A651A3">
      <w:pPr>
        <w:pStyle w:val="Reference"/>
        <w:ind w:left="0" w:firstLine="0"/>
        <w:rPr>
          <w:color w:val="000000" w:themeColor="text1"/>
        </w:rPr>
      </w:pPr>
      <w:r w:rsidRPr="008613B3">
        <w:rPr>
          <w:color w:val="000000" w:themeColor="text1"/>
        </w:rPr>
        <w:lastRenderedPageBreak/>
        <w:fldChar w:fldCharType="end"/>
      </w:r>
    </w:p>
    <w:sectPr w:rsidR="0043267C" w:rsidRPr="008613B3" w:rsidSect="0030102B">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02DB1" w14:textId="77777777" w:rsidR="00C25600" w:rsidRDefault="00C25600" w:rsidP="0030102B">
      <w:pPr>
        <w:spacing w:after="0"/>
      </w:pPr>
      <w:r>
        <w:separator/>
      </w:r>
    </w:p>
  </w:endnote>
  <w:endnote w:type="continuationSeparator" w:id="0">
    <w:p w14:paraId="33BDC5EE" w14:textId="77777777" w:rsidR="00C25600" w:rsidRDefault="00C25600" w:rsidP="0030102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2AFF" w:usb1="D000785B" w:usb2="00000009" w:usb3="00000000" w:csb0="000001FF" w:csb1="00000000"/>
  </w:font>
  <w:font w:name="Geneva">
    <w:panose1 w:val="020B0503030404040204"/>
    <w:charset w:val="00"/>
    <w:family w:val="swiss"/>
    <w:pitch w:val="variable"/>
    <w:sig w:usb0="E00002FF" w:usb1="5200205F" w:usb2="00A0C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795635"/>
      <w:docPartObj>
        <w:docPartGallery w:val="Page Numbers (Bottom of Page)"/>
        <w:docPartUnique/>
      </w:docPartObj>
    </w:sdtPr>
    <w:sdtEndPr>
      <w:rPr>
        <w:rStyle w:val="PageNumber"/>
      </w:rPr>
    </w:sdtEndPr>
    <w:sdtContent>
      <w:p w14:paraId="60798613" w14:textId="3AA8F0C2" w:rsidR="0030102B" w:rsidRDefault="0030102B" w:rsidP="00D2295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ADD964" w14:textId="77777777" w:rsidR="0030102B" w:rsidRDefault="003010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333417"/>
      <w:docPartObj>
        <w:docPartGallery w:val="Page Numbers (Bottom of Page)"/>
        <w:docPartUnique/>
      </w:docPartObj>
    </w:sdtPr>
    <w:sdtEndPr>
      <w:rPr>
        <w:rStyle w:val="PageNumber"/>
      </w:rPr>
    </w:sdtEndPr>
    <w:sdtContent>
      <w:p w14:paraId="24EE2000" w14:textId="24F6220E" w:rsidR="0030102B" w:rsidRDefault="0030102B" w:rsidP="00D2295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C2EF1">
          <w:rPr>
            <w:rStyle w:val="PageNumber"/>
            <w:noProof/>
          </w:rPr>
          <w:t>2</w:t>
        </w:r>
        <w:r>
          <w:rPr>
            <w:rStyle w:val="PageNumber"/>
          </w:rPr>
          <w:fldChar w:fldCharType="end"/>
        </w:r>
      </w:p>
    </w:sdtContent>
  </w:sdt>
  <w:p w14:paraId="26FF22FE" w14:textId="77777777" w:rsidR="0030102B" w:rsidRDefault="003010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05A351" w14:textId="77777777" w:rsidR="00C25600" w:rsidRDefault="00C25600" w:rsidP="0030102B">
      <w:pPr>
        <w:spacing w:after="0"/>
      </w:pPr>
      <w:r>
        <w:separator/>
      </w:r>
    </w:p>
  </w:footnote>
  <w:footnote w:type="continuationSeparator" w:id="0">
    <w:p w14:paraId="484FED82" w14:textId="77777777" w:rsidR="00C25600" w:rsidRDefault="00C25600" w:rsidP="0030102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esthes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2r9raf8f599ueppzfppes1fsrvswxzw9fx&quot;&gt; OR Bibliography&lt;record-ids&gt;&lt;item&gt;10548&lt;/item&gt;&lt;/record-ids&gt;&lt;/item&gt;&lt;/Libraries&gt;"/>
  </w:docVars>
  <w:rsids>
    <w:rsidRoot w:val="00C06F1B"/>
    <w:rsid w:val="000007C7"/>
    <w:rsid w:val="000034A2"/>
    <w:rsid w:val="000043C4"/>
    <w:rsid w:val="00006A19"/>
    <w:rsid w:val="000138CF"/>
    <w:rsid w:val="00015D17"/>
    <w:rsid w:val="00021535"/>
    <w:rsid w:val="00021D94"/>
    <w:rsid w:val="000238CE"/>
    <w:rsid w:val="0002421F"/>
    <w:rsid w:val="0002487D"/>
    <w:rsid w:val="0003282C"/>
    <w:rsid w:val="00032AC2"/>
    <w:rsid w:val="00034957"/>
    <w:rsid w:val="00034A6B"/>
    <w:rsid w:val="00036141"/>
    <w:rsid w:val="00036524"/>
    <w:rsid w:val="00041BD5"/>
    <w:rsid w:val="00041EFC"/>
    <w:rsid w:val="00044AD5"/>
    <w:rsid w:val="00044BF0"/>
    <w:rsid w:val="00046E41"/>
    <w:rsid w:val="0004782B"/>
    <w:rsid w:val="00050543"/>
    <w:rsid w:val="0005300A"/>
    <w:rsid w:val="00054F01"/>
    <w:rsid w:val="0005613D"/>
    <w:rsid w:val="0005788D"/>
    <w:rsid w:val="00061287"/>
    <w:rsid w:val="00063988"/>
    <w:rsid w:val="00063BBF"/>
    <w:rsid w:val="00067AB0"/>
    <w:rsid w:val="00071374"/>
    <w:rsid w:val="000734C0"/>
    <w:rsid w:val="00084FDA"/>
    <w:rsid w:val="0008626B"/>
    <w:rsid w:val="0009499E"/>
    <w:rsid w:val="00095F6E"/>
    <w:rsid w:val="000A0FDA"/>
    <w:rsid w:val="000A1BAA"/>
    <w:rsid w:val="000B0AF9"/>
    <w:rsid w:val="000B1C2C"/>
    <w:rsid w:val="000B24AB"/>
    <w:rsid w:val="000B2E97"/>
    <w:rsid w:val="000B4496"/>
    <w:rsid w:val="000B6984"/>
    <w:rsid w:val="000D123E"/>
    <w:rsid w:val="000D269D"/>
    <w:rsid w:val="000D47B1"/>
    <w:rsid w:val="000D6B20"/>
    <w:rsid w:val="000E2BCC"/>
    <w:rsid w:val="000F112C"/>
    <w:rsid w:val="000F1A10"/>
    <w:rsid w:val="000F1E72"/>
    <w:rsid w:val="000F363F"/>
    <w:rsid w:val="00103ADF"/>
    <w:rsid w:val="00103F34"/>
    <w:rsid w:val="00105149"/>
    <w:rsid w:val="00106B42"/>
    <w:rsid w:val="001169B9"/>
    <w:rsid w:val="001201E8"/>
    <w:rsid w:val="00120948"/>
    <w:rsid w:val="0012103A"/>
    <w:rsid w:val="00123ACE"/>
    <w:rsid w:val="00124D1B"/>
    <w:rsid w:val="00133079"/>
    <w:rsid w:val="00144257"/>
    <w:rsid w:val="00151C4B"/>
    <w:rsid w:val="001538D8"/>
    <w:rsid w:val="00153A5B"/>
    <w:rsid w:val="00155400"/>
    <w:rsid w:val="00155FAE"/>
    <w:rsid w:val="00156E06"/>
    <w:rsid w:val="001571A4"/>
    <w:rsid w:val="00160E67"/>
    <w:rsid w:val="00172DAF"/>
    <w:rsid w:val="00173483"/>
    <w:rsid w:val="00174056"/>
    <w:rsid w:val="00174CA1"/>
    <w:rsid w:val="00177C26"/>
    <w:rsid w:val="00180EEF"/>
    <w:rsid w:val="00182900"/>
    <w:rsid w:val="00184E40"/>
    <w:rsid w:val="00190A02"/>
    <w:rsid w:val="0019399C"/>
    <w:rsid w:val="00195132"/>
    <w:rsid w:val="00197D84"/>
    <w:rsid w:val="001A3707"/>
    <w:rsid w:val="001A3B4D"/>
    <w:rsid w:val="001A4B2C"/>
    <w:rsid w:val="001B1F7C"/>
    <w:rsid w:val="001B34FB"/>
    <w:rsid w:val="001B5BF5"/>
    <w:rsid w:val="001B6C9F"/>
    <w:rsid w:val="001B7E95"/>
    <w:rsid w:val="001C1267"/>
    <w:rsid w:val="001C60E2"/>
    <w:rsid w:val="001C6EBC"/>
    <w:rsid w:val="001D03D0"/>
    <w:rsid w:val="001D04DC"/>
    <w:rsid w:val="001D11FE"/>
    <w:rsid w:val="001D3212"/>
    <w:rsid w:val="001D487B"/>
    <w:rsid w:val="001D587F"/>
    <w:rsid w:val="001E42FE"/>
    <w:rsid w:val="001E4331"/>
    <w:rsid w:val="001E7429"/>
    <w:rsid w:val="001E7D21"/>
    <w:rsid w:val="001F7179"/>
    <w:rsid w:val="001F7E65"/>
    <w:rsid w:val="00204E14"/>
    <w:rsid w:val="0020563D"/>
    <w:rsid w:val="00207C02"/>
    <w:rsid w:val="002116A1"/>
    <w:rsid w:val="00212595"/>
    <w:rsid w:val="00214815"/>
    <w:rsid w:val="00217548"/>
    <w:rsid w:val="002203F2"/>
    <w:rsid w:val="00226164"/>
    <w:rsid w:val="00226512"/>
    <w:rsid w:val="00230367"/>
    <w:rsid w:val="002310E5"/>
    <w:rsid w:val="002348B0"/>
    <w:rsid w:val="00236A6C"/>
    <w:rsid w:val="00246224"/>
    <w:rsid w:val="00247680"/>
    <w:rsid w:val="002506CF"/>
    <w:rsid w:val="00250AD0"/>
    <w:rsid w:val="00252573"/>
    <w:rsid w:val="0025560F"/>
    <w:rsid w:val="0026043F"/>
    <w:rsid w:val="00272C0D"/>
    <w:rsid w:val="00274301"/>
    <w:rsid w:val="00276713"/>
    <w:rsid w:val="002777A9"/>
    <w:rsid w:val="00280593"/>
    <w:rsid w:val="00280A5E"/>
    <w:rsid w:val="002823D8"/>
    <w:rsid w:val="00282D43"/>
    <w:rsid w:val="002843C5"/>
    <w:rsid w:val="00287DD6"/>
    <w:rsid w:val="002942DC"/>
    <w:rsid w:val="002945D1"/>
    <w:rsid w:val="002966A9"/>
    <w:rsid w:val="00296800"/>
    <w:rsid w:val="00297AEA"/>
    <w:rsid w:val="002A035D"/>
    <w:rsid w:val="002A2520"/>
    <w:rsid w:val="002A3232"/>
    <w:rsid w:val="002A46B0"/>
    <w:rsid w:val="002A6BE1"/>
    <w:rsid w:val="002A6F58"/>
    <w:rsid w:val="002B08B7"/>
    <w:rsid w:val="002B3460"/>
    <w:rsid w:val="002B3A25"/>
    <w:rsid w:val="002B432E"/>
    <w:rsid w:val="002B69ED"/>
    <w:rsid w:val="002C3084"/>
    <w:rsid w:val="002C37E3"/>
    <w:rsid w:val="002C684E"/>
    <w:rsid w:val="002D22B9"/>
    <w:rsid w:val="002D24DB"/>
    <w:rsid w:val="002E0A4A"/>
    <w:rsid w:val="002E47F4"/>
    <w:rsid w:val="002E6A71"/>
    <w:rsid w:val="002F40A4"/>
    <w:rsid w:val="0030102B"/>
    <w:rsid w:val="00306761"/>
    <w:rsid w:val="00306F6F"/>
    <w:rsid w:val="003102AD"/>
    <w:rsid w:val="0031083B"/>
    <w:rsid w:val="0031225E"/>
    <w:rsid w:val="00312A7C"/>
    <w:rsid w:val="00320503"/>
    <w:rsid w:val="0032234B"/>
    <w:rsid w:val="00322A31"/>
    <w:rsid w:val="00323957"/>
    <w:rsid w:val="003239AB"/>
    <w:rsid w:val="00325958"/>
    <w:rsid w:val="00330740"/>
    <w:rsid w:val="00331DA4"/>
    <w:rsid w:val="00334E37"/>
    <w:rsid w:val="00336AB3"/>
    <w:rsid w:val="0034117D"/>
    <w:rsid w:val="00341A17"/>
    <w:rsid w:val="0034255A"/>
    <w:rsid w:val="00343C64"/>
    <w:rsid w:val="003468EE"/>
    <w:rsid w:val="00351E13"/>
    <w:rsid w:val="00353396"/>
    <w:rsid w:val="00354912"/>
    <w:rsid w:val="0035584E"/>
    <w:rsid w:val="00356948"/>
    <w:rsid w:val="00361151"/>
    <w:rsid w:val="00362564"/>
    <w:rsid w:val="00362CC8"/>
    <w:rsid w:val="00362E64"/>
    <w:rsid w:val="0036353B"/>
    <w:rsid w:val="00366888"/>
    <w:rsid w:val="00366DA6"/>
    <w:rsid w:val="00367420"/>
    <w:rsid w:val="003675BE"/>
    <w:rsid w:val="00373F50"/>
    <w:rsid w:val="00374EEA"/>
    <w:rsid w:val="00382D48"/>
    <w:rsid w:val="00393FF8"/>
    <w:rsid w:val="00394660"/>
    <w:rsid w:val="00395374"/>
    <w:rsid w:val="00395423"/>
    <w:rsid w:val="00396375"/>
    <w:rsid w:val="003A4247"/>
    <w:rsid w:val="003B241E"/>
    <w:rsid w:val="003B30B1"/>
    <w:rsid w:val="003B7D6B"/>
    <w:rsid w:val="003C035A"/>
    <w:rsid w:val="003C1673"/>
    <w:rsid w:val="003C2144"/>
    <w:rsid w:val="003C2778"/>
    <w:rsid w:val="003C5D5C"/>
    <w:rsid w:val="003C768E"/>
    <w:rsid w:val="003D2812"/>
    <w:rsid w:val="003E2C62"/>
    <w:rsid w:val="003E4280"/>
    <w:rsid w:val="003F081D"/>
    <w:rsid w:val="003F1C5E"/>
    <w:rsid w:val="003F61DE"/>
    <w:rsid w:val="003F6DD8"/>
    <w:rsid w:val="003F71DE"/>
    <w:rsid w:val="00401784"/>
    <w:rsid w:val="00411F6F"/>
    <w:rsid w:val="00417372"/>
    <w:rsid w:val="0042072F"/>
    <w:rsid w:val="00425600"/>
    <w:rsid w:val="0043267C"/>
    <w:rsid w:val="00432838"/>
    <w:rsid w:val="00433F51"/>
    <w:rsid w:val="004344ED"/>
    <w:rsid w:val="00434551"/>
    <w:rsid w:val="00436493"/>
    <w:rsid w:val="00436C98"/>
    <w:rsid w:val="004422CD"/>
    <w:rsid w:val="004445BB"/>
    <w:rsid w:val="00444C41"/>
    <w:rsid w:val="00445BA3"/>
    <w:rsid w:val="00445F57"/>
    <w:rsid w:val="00446260"/>
    <w:rsid w:val="0045107E"/>
    <w:rsid w:val="004532D6"/>
    <w:rsid w:val="0045363A"/>
    <w:rsid w:val="004550DC"/>
    <w:rsid w:val="00465E26"/>
    <w:rsid w:val="00466023"/>
    <w:rsid w:val="00472BDA"/>
    <w:rsid w:val="00472D03"/>
    <w:rsid w:val="00475ACE"/>
    <w:rsid w:val="00480473"/>
    <w:rsid w:val="004838B3"/>
    <w:rsid w:val="00483A2C"/>
    <w:rsid w:val="0048446F"/>
    <w:rsid w:val="00494028"/>
    <w:rsid w:val="00495C42"/>
    <w:rsid w:val="004971F9"/>
    <w:rsid w:val="004A05F2"/>
    <w:rsid w:val="004A2CC3"/>
    <w:rsid w:val="004A357C"/>
    <w:rsid w:val="004A3A12"/>
    <w:rsid w:val="004A4077"/>
    <w:rsid w:val="004A5414"/>
    <w:rsid w:val="004B23C7"/>
    <w:rsid w:val="004B3B24"/>
    <w:rsid w:val="004B6C77"/>
    <w:rsid w:val="004C2406"/>
    <w:rsid w:val="004C302F"/>
    <w:rsid w:val="004C6909"/>
    <w:rsid w:val="004C7737"/>
    <w:rsid w:val="004D3FF2"/>
    <w:rsid w:val="004D7DEA"/>
    <w:rsid w:val="004E4166"/>
    <w:rsid w:val="004F24D4"/>
    <w:rsid w:val="004F25D7"/>
    <w:rsid w:val="004F496E"/>
    <w:rsid w:val="004F6EFB"/>
    <w:rsid w:val="005019AD"/>
    <w:rsid w:val="00501A77"/>
    <w:rsid w:val="00502328"/>
    <w:rsid w:val="00503D4E"/>
    <w:rsid w:val="00507CB5"/>
    <w:rsid w:val="00510D06"/>
    <w:rsid w:val="00511494"/>
    <w:rsid w:val="00512C4F"/>
    <w:rsid w:val="00513855"/>
    <w:rsid w:val="00514037"/>
    <w:rsid w:val="00524CC4"/>
    <w:rsid w:val="00527012"/>
    <w:rsid w:val="005271B7"/>
    <w:rsid w:val="00527912"/>
    <w:rsid w:val="0053168D"/>
    <w:rsid w:val="00532514"/>
    <w:rsid w:val="00536662"/>
    <w:rsid w:val="00545FF8"/>
    <w:rsid w:val="00547BFF"/>
    <w:rsid w:val="00547EBD"/>
    <w:rsid w:val="00550AB1"/>
    <w:rsid w:val="00553097"/>
    <w:rsid w:val="00557A86"/>
    <w:rsid w:val="005610ED"/>
    <w:rsid w:val="005612AD"/>
    <w:rsid w:val="00563E5D"/>
    <w:rsid w:val="00565C52"/>
    <w:rsid w:val="00567020"/>
    <w:rsid w:val="0056763E"/>
    <w:rsid w:val="00571CB8"/>
    <w:rsid w:val="00572280"/>
    <w:rsid w:val="00574980"/>
    <w:rsid w:val="005772E9"/>
    <w:rsid w:val="0058100F"/>
    <w:rsid w:val="005841BA"/>
    <w:rsid w:val="0059000A"/>
    <w:rsid w:val="0059122F"/>
    <w:rsid w:val="005927E8"/>
    <w:rsid w:val="00594331"/>
    <w:rsid w:val="005A5FD4"/>
    <w:rsid w:val="005A76D1"/>
    <w:rsid w:val="005A7AAD"/>
    <w:rsid w:val="005A7D1A"/>
    <w:rsid w:val="005A7F15"/>
    <w:rsid w:val="005B3783"/>
    <w:rsid w:val="005B59AE"/>
    <w:rsid w:val="005C4351"/>
    <w:rsid w:val="005C5700"/>
    <w:rsid w:val="005C65E9"/>
    <w:rsid w:val="005D304E"/>
    <w:rsid w:val="005D304F"/>
    <w:rsid w:val="005D32B5"/>
    <w:rsid w:val="005D6837"/>
    <w:rsid w:val="005D7C9D"/>
    <w:rsid w:val="005E0829"/>
    <w:rsid w:val="005E4B17"/>
    <w:rsid w:val="005E71DD"/>
    <w:rsid w:val="005E754E"/>
    <w:rsid w:val="005E78E1"/>
    <w:rsid w:val="005F2A60"/>
    <w:rsid w:val="006023CA"/>
    <w:rsid w:val="006049F6"/>
    <w:rsid w:val="006059BE"/>
    <w:rsid w:val="00610D50"/>
    <w:rsid w:val="0061234F"/>
    <w:rsid w:val="006159EB"/>
    <w:rsid w:val="00617767"/>
    <w:rsid w:val="00617A79"/>
    <w:rsid w:val="006235D7"/>
    <w:rsid w:val="00625024"/>
    <w:rsid w:val="00633AA5"/>
    <w:rsid w:val="006353C2"/>
    <w:rsid w:val="00636D3A"/>
    <w:rsid w:val="0064036A"/>
    <w:rsid w:val="00643285"/>
    <w:rsid w:val="00644765"/>
    <w:rsid w:val="00663FA8"/>
    <w:rsid w:val="00665E15"/>
    <w:rsid w:val="006669F9"/>
    <w:rsid w:val="00666CFF"/>
    <w:rsid w:val="00666EB5"/>
    <w:rsid w:val="00670361"/>
    <w:rsid w:val="00674095"/>
    <w:rsid w:val="006746BD"/>
    <w:rsid w:val="00682870"/>
    <w:rsid w:val="00684D23"/>
    <w:rsid w:val="00687B65"/>
    <w:rsid w:val="00691683"/>
    <w:rsid w:val="006943E4"/>
    <w:rsid w:val="00695806"/>
    <w:rsid w:val="00696957"/>
    <w:rsid w:val="006974EA"/>
    <w:rsid w:val="006A3588"/>
    <w:rsid w:val="006A39CB"/>
    <w:rsid w:val="006B0DD0"/>
    <w:rsid w:val="006B11C9"/>
    <w:rsid w:val="006B194D"/>
    <w:rsid w:val="006B1AEF"/>
    <w:rsid w:val="006B1F5E"/>
    <w:rsid w:val="006B39A8"/>
    <w:rsid w:val="006B515E"/>
    <w:rsid w:val="006B5D9E"/>
    <w:rsid w:val="006B659A"/>
    <w:rsid w:val="006B7388"/>
    <w:rsid w:val="006B7F85"/>
    <w:rsid w:val="006C146F"/>
    <w:rsid w:val="006D200B"/>
    <w:rsid w:val="006D575D"/>
    <w:rsid w:val="006D5B80"/>
    <w:rsid w:val="006D5CFD"/>
    <w:rsid w:val="006D6CFC"/>
    <w:rsid w:val="006D72A2"/>
    <w:rsid w:val="006E4447"/>
    <w:rsid w:val="006E48A7"/>
    <w:rsid w:val="006E75C7"/>
    <w:rsid w:val="006F1658"/>
    <w:rsid w:val="006F2DF4"/>
    <w:rsid w:val="006F584E"/>
    <w:rsid w:val="006F7BCF"/>
    <w:rsid w:val="007004BA"/>
    <w:rsid w:val="00702473"/>
    <w:rsid w:val="00704475"/>
    <w:rsid w:val="00705543"/>
    <w:rsid w:val="0070663E"/>
    <w:rsid w:val="0071026C"/>
    <w:rsid w:val="0071629B"/>
    <w:rsid w:val="00717912"/>
    <w:rsid w:val="007219E4"/>
    <w:rsid w:val="0072587E"/>
    <w:rsid w:val="00727AC7"/>
    <w:rsid w:val="00731A6A"/>
    <w:rsid w:val="00733674"/>
    <w:rsid w:val="00737300"/>
    <w:rsid w:val="00740112"/>
    <w:rsid w:val="007440F6"/>
    <w:rsid w:val="00744C35"/>
    <w:rsid w:val="007513B0"/>
    <w:rsid w:val="00754033"/>
    <w:rsid w:val="007545E3"/>
    <w:rsid w:val="00756BBE"/>
    <w:rsid w:val="007579F3"/>
    <w:rsid w:val="00764350"/>
    <w:rsid w:val="00764E84"/>
    <w:rsid w:val="00767FEE"/>
    <w:rsid w:val="0077312F"/>
    <w:rsid w:val="00773973"/>
    <w:rsid w:val="00777179"/>
    <w:rsid w:val="00780CF0"/>
    <w:rsid w:val="0078113B"/>
    <w:rsid w:val="00781267"/>
    <w:rsid w:val="00781B38"/>
    <w:rsid w:val="00785778"/>
    <w:rsid w:val="00786999"/>
    <w:rsid w:val="00787DEF"/>
    <w:rsid w:val="00790189"/>
    <w:rsid w:val="00790519"/>
    <w:rsid w:val="007929F1"/>
    <w:rsid w:val="00792F3D"/>
    <w:rsid w:val="00793133"/>
    <w:rsid w:val="00794669"/>
    <w:rsid w:val="00795EEA"/>
    <w:rsid w:val="00796C37"/>
    <w:rsid w:val="007A4C1A"/>
    <w:rsid w:val="007A5033"/>
    <w:rsid w:val="007A55C1"/>
    <w:rsid w:val="007A6C47"/>
    <w:rsid w:val="007B158B"/>
    <w:rsid w:val="007B2491"/>
    <w:rsid w:val="007B45A9"/>
    <w:rsid w:val="007B50A2"/>
    <w:rsid w:val="007C0BF8"/>
    <w:rsid w:val="007C116D"/>
    <w:rsid w:val="007C30D4"/>
    <w:rsid w:val="007C40E4"/>
    <w:rsid w:val="007C493D"/>
    <w:rsid w:val="007C5723"/>
    <w:rsid w:val="007C6CB6"/>
    <w:rsid w:val="007C7AD8"/>
    <w:rsid w:val="007D0FC5"/>
    <w:rsid w:val="007D6081"/>
    <w:rsid w:val="007E07F6"/>
    <w:rsid w:val="007E18B9"/>
    <w:rsid w:val="007E31E8"/>
    <w:rsid w:val="007E718C"/>
    <w:rsid w:val="007F3D84"/>
    <w:rsid w:val="007F6105"/>
    <w:rsid w:val="007F74D3"/>
    <w:rsid w:val="00800F99"/>
    <w:rsid w:val="00802B02"/>
    <w:rsid w:val="00802F75"/>
    <w:rsid w:val="008040F2"/>
    <w:rsid w:val="00804156"/>
    <w:rsid w:val="0080513B"/>
    <w:rsid w:val="00810C18"/>
    <w:rsid w:val="00811089"/>
    <w:rsid w:val="0081146E"/>
    <w:rsid w:val="00814C1C"/>
    <w:rsid w:val="00824626"/>
    <w:rsid w:val="00824BE5"/>
    <w:rsid w:val="008252A7"/>
    <w:rsid w:val="008255D3"/>
    <w:rsid w:val="00826342"/>
    <w:rsid w:val="00831EE8"/>
    <w:rsid w:val="00832AB9"/>
    <w:rsid w:val="008332B6"/>
    <w:rsid w:val="00833F53"/>
    <w:rsid w:val="00837540"/>
    <w:rsid w:val="00837D40"/>
    <w:rsid w:val="00846164"/>
    <w:rsid w:val="0084623A"/>
    <w:rsid w:val="00846965"/>
    <w:rsid w:val="00850B14"/>
    <w:rsid w:val="008519D9"/>
    <w:rsid w:val="0085413D"/>
    <w:rsid w:val="0085612C"/>
    <w:rsid w:val="0085676C"/>
    <w:rsid w:val="008613B3"/>
    <w:rsid w:val="0086447B"/>
    <w:rsid w:val="00865849"/>
    <w:rsid w:val="00867F7A"/>
    <w:rsid w:val="0087195E"/>
    <w:rsid w:val="0087311F"/>
    <w:rsid w:val="00882207"/>
    <w:rsid w:val="0089170C"/>
    <w:rsid w:val="00891AE4"/>
    <w:rsid w:val="0089229B"/>
    <w:rsid w:val="008943FE"/>
    <w:rsid w:val="00896128"/>
    <w:rsid w:val="008A5839"/>
    <w:rsid w:val="008B11DA"/>
    <w:rsid w:val="008B1522"/>
    <w:rsid w:val="008B480A"/>
    <w:rsid w:val="008B5000"/>
    <w:rsid w:val="008B7114"/>
    <w:rsid w:val="008C05E8"/>
    <w:rsid w:val="008C2A00"/>
    <w:rsid w:val="008C2BC9"/>
    <w:rsid w:val="008C2EF1"/>
    <w:rsid w:val="008C388F"/>
    <w:rsid w:val="008C4DEC"/>
    <w:rsid w:val="008C6B74"/>
    <w:rsid w:val="008D1C91"/>
    <w:rsid w:val="008D228E"/>
    <w:rsid w:val="008D4216"/>
    <w:rsid w:val="008D5E07"/>
    <w:rsid w:val="008D612D"/>
    <w:rsid w:val="008E0815"/>
    <w:rsid w:val="008E7DA4"/>
    <w:rsid w:val="008F02E8"/>
    <w:rsid w:val="008F14FF"/>
    <w:rsid w:val="008F655F"/>
    <w:rsid w:val="008F7114"/>
    <w:rsid w:val="00901CF5"/>
    <w:rsid w:val="00903AEB"/>
    <w:rsid w:val="00903D3B"/>
    <w:rsid w:val="00904461"/>
    <w:rsid w:val="00910537"/>
    <w:rsid w:val="00911AAC"/>
    <w:rsid w:val="00912047"/>
    <w:rsid w:val="00912378"/>
    <w:rsid w:val="00914379"/>
    <w:rsid w:val="0091711C"/>
    <w:rsid w:val="00921AA6"/>
    <w:rsid w:val="009221C3"/>
    <w:rsid w:val="00923E15"/>
    <w:rsid w:val="00924198"/>
    <w:rsid w:val="00924E17"/>
    <w:rsid w:val="0092771B"/>
    <w:rsid w:val="00932A32"/>
    <w:rsid w:val="00937AF6"/>
    <w:rsid w:val="00943262"/>
    <w:rsid w:val="009436A7"/>
    <w:rsid w:val="009448C9"/>
    <w:rsid w:val="00944A57"/>
    <w:rsid w:val="00945658"/>
    <w:rsid w:val="009644FE"/>
    <w:rsid w:val="00973D1A"/>
    <w:rsid w:val="00976EBF"/>
    <w:rsid w:val="009779A9"/>
    <w:rsid w:val="00980098"/>
    <w:rsid w:val="00986458"/>
    <w:rsid w:val="009A2EAF"/>
    <w:rsid w:val="009A378A"/>
    <w:rsid w:val="009A580B"/>
    <w:rsid w:val="009A7C92"/>
    <w:rsid w:val="009B057F"/>
    <w:rsid w:val="009B20F3"/>
    <w:rsid w:val="009B40D0"/>
    <w:rsid w:val="009B7366"/>
    <w:rsid w:val="009B78B1"/>
    <w:rsid w:val="009C0851"/>
    <w:rsid w:val="009C315B"/>
    <w:rsid w:val="009C41A1"/>
    <w:rsid w:val="009C51D5"/>
    <w:rsid w:val="009C5D40"/>
    <w:rsid w:val="009C5D6A"/>
    <w:rsid w:val="009C5DA8"/>
    <w:rsid w:val="009C788F"/>
    <w:rsid w:val="009D683E"/>
    <w:rsid w:val="009D779E"/>
    <w:rsid w:val="009E02B3"/>
    <w:rsid w:val="009E37CB"/>
    <w:rsid w:val="009E3C5E"/>
    <w:rsid w:val="009E3F3A"/>
    <w:rsid w:val="009E4162"/>
    <w:rsid w:val="009E4344"/>
    <w:rsid w:val="009E44AC"/>
    <w:rsid w:val="009F1FEE"/>
    <w:rsid w:val="009F56E7"/>
    <w:rsid w:val="009F5B43"/>
    <w:rsid w:val="009F7AE3"/>
    <w:rsid w:val="00A00325"/>
    <w:rsid w:val="00A007A3"/>
    <w:rsid w:val="00A0118E"/>
    <w:rsid w:val="00A0122C"/>
    <w:rsid w:val="00A019A6"/>
    <w:rsid w:val="00A03237"/>
    <w:rsid w:val="00A03EA5"/>
    <w:rsid w:val="00A03EDB"/>
    <w:rsid w:val="00A043DF"/>
    <w:rsid w:val="00A0482E"/>
    <w:rsid w:val="00A06E38"/>
    <w:rsid w:val="00A06EB8"/>
    <w:rsid w:val="00A120C9"/>
    <w:rsid w:val="00A15C57"/>
    <w:rsid w:val="00A17DD2"/>
    <w:rsid w:val="00A20F09"/>
    <w:rsid w:val="00A23379"/>
    <w:rsid w:val="00A23C8F"/>
    <w:rsid w:val="00A25D44"/>
    <w:rsid w:val="00A265D8"/>
    <w:rsid w:val="00A3297F"/>
    <w:rsid w:val="00A413A3"/>
    <w:rsid w:val="00A43AA7"/>
    <w:rsid w:val="00A45040"/>
    <w:rsid w:val="00A46BF8"/>
    <w:rsid w:val="00A506E1"/>
    <w:rsid w:val="00A51D49"/>
    <w:rsid w:val="00A53FE3"/>
    <w:rsid w:val="00A569CD"/>
    <w:rsid w:val="00A60939"/>
    <w:rsid w:val="00A60CFF"/>
    <w:rsid w:val="00A643AD"/>
    <w:rsid w:val="00A651A3"/>
    <w:rsid w:val="00A71F6A"/>
    <w:rsid w:val="00A73B22"/>
    <w:rsid w:val="00A73DF3"/>
    <w:rsid w:val="00A74703"/>
    <w:rsid w:val="00A81DD1"/>
    <w:rsid w:val="00A85420"/>
    <w:rsid w:val="00A8669B"/>
    <w:rsid w:val="00A86757"/>
    <w:rsid w:val="00A86A12"/>
    <w:rsid w:val="00A87D47"/>
    <w:rsid w:val="00A911CC"/>
    <w:rsid w:val="00A91F36"/>
    <w:rsid w:val="00A949C0"/>
    <w:rsid w:val="00A97D8D"/>
    <w:rsid w:val="00AA1D46"/>
    <w:rsid w:val="00AA1E69"/>
    <w:rsid w:val="00AA3CE2"/>
    <w:rsid w:val="00AA6164"/>
    <w:rsid w:val="00AA6EF1"/>
    <w:rsid w:val="00AB2D70"/>
    <w:rsid w:val="00AB38BE"/>
    <w:rsid w:val="00AB40C0"/>
    <w:rsid w:val="00AB45A3"/>
    <w:rsid w:val="00AB6209"/>
    <w:rsid w:val="00AB7123"/>
    <w:rsid w:val="00AB7E79"/>
    <w:rsid w:val="00AC0657"/>
    <w:rsid w:val="00AC2D01"/>
    <w:rsid w:val="00AC6DC3"/>
    <w:rsid w:val="00AD1CFC"/>
    <w:rsid w:val="00AD672E"/>
    <w:rsid w:val="00AE12BE"/>
    <w:rsid w:val="00AE6D7F"/>
    <w:rsid w:val="00AF48F5"/>
    <w:rsid w:val="00B02EE3"/>
    <w:rsid w:val="00B0393D"/>
    <w:rsid w:val="00B049F8"/>
    <w:rsid w:val="00B04D71"/>
    <w:rsid w:val="00B057B1"/>
    <w:rsid w:val="00B103E2"/>
    <w:rsid w:val="00B11B5C"/>
    <w:rsid w:val="00B1515A"/>
    <w:rsid w:val="00B156C1"/>
    <w:rsid w:val="00B15B33"/>
    <w:rsid w:val="00B16E9C"/>
    <w:rsid w:val="00B21171"/>
    <w:rsid w:val="00B2145A"/>
    <w:rsid w:val="00B25C92"/>
    <w:rsid w:val="00B3062A"/>
    <w:rsid w:val="00B3149F"/>
    <w:rsid w:val="00B31BF1"/>
    <w:rsid w:val="00B32333"/>
    <w:rsid w:val="00B3341F"/>
    <w:rsid w:val="00B334E5"/>
    <w:rsid w:val="00B3466F"/>
    <w:rsid w:val="00B3636A"/>
    <w:rsid w:val="00B40565"/>
    <w:rsid w:val="00B44261"/>
    <w:rsid w:val="00B47733"/>
    <w:rsid w:val="00B514E0"/>
    <w:rsid w:val="00B5298F"/>
    <w:rsid w:val="00B5426B"/>
    <w:rsid w:val="00B5502E"/>
    <w:rsid w:val="00B55FEA"/>
    <w:rsid w:val="00B62195"/>
    <w:rsid w:val="00B634B3"/>
    <w:rsid w:val="00B64286"/>
    <w:rsid w:val="00B723EE"/>
    <w:rsid w:val="00B73609"/>
    <w:rsid w:val="00B73950"/>
    <w:rsid w:val="00B74C9F"/>
    <w:rsid w:val="00B750BB"/>
    <w:rsid w:val="00B753AD"/>
    <w:rsid w:val="00B77BE2"/>
    <w:rsid w:val="00B80B8A"/>
    <w:rsid w:val="00B81ACF"/>
    <w:rsid w:val="00B81C6F"/>
    <w:rsid w:val="00B86DA6"/>
    <w:rsid w:val="00B8771C"/>
    <w:rsid w:val="00B903E0"/>
    <w:rsid w:val="00B937CA"/>
    <w:rsid w:val="00B978FF"/>
    <w:rsid w:val="00B97A8E"/>
    <w:rsid w:val="00BB0215"/>
    <w:rsid w:val="00BB1E7C"/>
    <w:rsid w:val="00BB3388"/>
    <w:rsid w:val="00BB6560"/>
    <w:rsid w:val="00BC12E5"/>
    <w:rsid w:val="00BC1C30"/>
    <w:rsid w:val="00BC4746"/>
    <w:rsid w:val="00BC56A0"/>
    <w:rsid w:val="00BD03E0"/>
    <w:rsid w:val="00BD4569"/>
    <w:rsid w:val="00BD7672"/>
    <w:rsid w:val="00BE0388"/>
    <w:rsid w:val="00BE0552"/>
    <w:rsid w:val="00BE0E90"/>
    <w:rsid w:val="00BE1B6C"/>
    <w:rsid w:val="00BE1ED0"/>
    <w:rsid w:val="00BE75FD"/>
    <w:rsid w:val="00BF0727"/>
    <w:rsid w:val="00BF3CEB"/>
    <w:rsid w:val="00BF4936"/>
    <w:rsid w:val="00BF5EB0"/>
    <w:rsid w:val="00C064B8"/>
    <w:rsid w:val="00C065F1"/>
    <w:rsid w:val="00C06F1B"/>
    <w:rsid w:val="00C11B7F"/>
    <w:rsid w:val="00C15CC8"/>
    <w:rsid w:val="00C17166"/>
    <w:rsid w:val="00C17CDB"/>
    <w:rsid w:val="00C208A0"/>
    <w:rsid w:val="00C237CC"/>
    <w:rsid w:val="00C23B48"/>
    <w:rsid w:val="00C25600"/>
    <w:rsid w:val="00C26D01"/>
    <w:rsid w:val="00C305A8"/>
    <w:rsid w:val="00C316A1"/>
    <w:rsid w:val="00C31E31"/>
    <w:rsid w:val="00C33F2D"/>
    <w:rsid w:val="00C349B8"/>
    <w:rsid w:val="00C3594B"/>
    <w:rsid w:val="00C40019"/>
    <w:rsid w:val="00C426BC"/>
    <w:rsid w:val="00C516DD"/>
    <w:rsid w:val="00C525DF"/>
    <w:rsid w:val="00C541D6"/>
    <w:rsid w:val="00C54290"/>
    <w:rsid w:val="00C54B2F"/>
    <w:rsid w:val="00C56776"/>
    <w:rsid w:val="00C56DB2"/>
    <w:rsid w:val="00C57EAE"/>
    <w:rsid w:val="00C61731"/>
    <w:rsid w:val="00C647A8"/>
    <w:rsid w:val="00C756C0"/>
    <w:rsid w:val="00C77B0F"/>
    <w:rsid w:val="00C77EB9"/>
    <w:rsid w:val="00C8627C"/>
    <w:rsid w:val="00C91ED9"/>
    <w:rsid w:val="00C95850"/>
    <w:rsid w:val="00C969B4"/>
    <w:rsid w:val="00C978AD"/>
    <w:rsid w:val="00C97A62"/>
    <w:rsid w:val="00CA3D2D"/>
    <w:rsid w:val="00CA75FC"/>
    <w:rsid w:val="00CB13B4"/>
    <w:rsid w:val="00CB155F"/>
    <w:rsid w:val="00CB2562"/>
    <w:rsid w:val="00CB2F8C"/>
    <w:rsid w:val="00CB4437"/>
    <w:rsid w:val="00CB7DE5"/>
    <w:rsid w:val="00CC0011"/>
    <w:rsid w:val="00CC013A"/>
    <w:rsid w:val="00CC4D27"/>
    <w:rsid w:val="00CC55BC"/>
    <w:rsid w:val="00CD079A"/>
    <w:rsid w:val="00CD1B14"/>
    <w:rsid w:val="00CD2306"/>
    <w:rsid w:val="00CD4C9E"/>
    <w:rsid w:val="00CE2425"/>
    <w:rsid w:val="00CF0E5B"/>
    <w:rsid w:val="00CF5A43"/>
    <w:rsid w:val="00D00BD2"/>
    <w:rsid w:val="00D02085"/>
    <w:rsid w:val="00D045DF"/>
    <w:rsid w:val="00D046FD"/>
    <w:rsid w:val="00D06601"/>
    <w:rsid w:val="00D128CD"/>
    <w:rsid w:val="00D13353"/>
    <w:rsid w:val="00D15465"/>
    <w:rsid w:val="00D23CB0"/>
    <w:rsid w:val="00D33668"/>
    <w:rsid w:val="00D35640"/>
    <w:rsid w:val="00D43E78"/>
    <w:rsid w:val="00D45C9E"/>
    <w:rsid w:val="00D53053"/>
    <w:rsid w:val="00D538E2"/>
    <w:rsid w:val="00D56DEF"/>
    <w:rsid w:val="00D57738"/>
    <w:rsid w:val="00D625C0"/>
    <w:rsid w:val="00D62A73"/>
    <w:rsid w:val="00D63D4C"/>
    <w:rsid w:val="00D64888"/>
    <w:rsid w:val="00D6717E"/>
    <w:rsid w:val="00D7285D"/>
    <w:rsid w:val="00D72FCD"/>
    <w:rsid w:val="00D80F3B"/>
    <w:rsid w:val="00D82E05"/>
    <w:rsid w:val="00D92B46"/>
    <w:rsid w:val="00D93BF4"/>
    <w:rsid w:val="00D95A70"/>
    <w:rsid w:val="00DA0DA8"/>
    <w:rsid w:val="00DA34DB"/>
    <w:rsid w:val="00DA5086"/>
    <w:rsid w:val="00DA6891"/>
    <w:rsid w:val="00DA7221"/>
    <w:rsid w:val="00DA793F"/>
    <w:rsid w:val="00DB08D1"/>
    <w:rsid w:val="00DB0EFD"/>
    <w:rsid w:val="00DB0F59"/>
    <w:rsid w:val="00DB1D08"/>
    <w:rsid w:val="00DB25BE"/>
    <w:rsid w:val="00DB3FCC"/>
    <w:rsid w:val="00DB4962"/>
    <w:rsid w:val="00DB71F0"/>
    <w:rsid w:val="00DC2D39"/>
    <w:rsid w:val="00DC33B2"/>
    <w:rsid w:val="00DD0DE9"/>
    <w:rsid w:val="00DD25A5"/>
    <w:rsid w:val="00DD4FDE"/>
    <w:rsid w:val="00DD516F"/>
    <w:rsid w:val="00DD60F9"/>
    <w:rsid w:val="00DD641C"/>
    <w:rsid w:val="00DD7E26"/>
    <w:rsid w:val="00DE1658"/>
    <w:rsid w:val="00DE2784"/>
    <w:rsid w:val="00DE3C41"/>
    <w:rsid w:val="00DE47E2"/>
    <w:rsid w:val="00DE49C1"/>
    <w:rsid w:val="00DE6F23"/>
    <w:rsid w:val="00DF310E"/>
    <w:rsid w:val="00DF346A"/>
    <w:rsid w:val="00DF3702"/>
    <w:rsid w:val="00DF6A2E"/>
    <w:rsid w:val="00DF74DC"/>
    <w:rsid w:val="00E021FB"/>
    <w:rsid w:val="00E071EA"/>
    <w:rsid w:val="00E10141"/>
    <w:rsid w:val="00E126B4"/>
    <w:rsid w:val="00E15144"/>
    <w:rsid w:val="00E21FDC"/>
    <w:rsid w:val="00E25D6D"/>
    <w:rsid w:val="00E31E4D"/>
    <w:rsid w:val="00E35037"/>
    <w:rsid w:val="00E35607"/>
    <w:rsid w:val="00E43389"/>
    <w:rsid w:val="00E435B0"/>
    <w:rsid w:val="00E46919"/>
    <w:rsid w:val="00E50079"/>
    <w:rsid w:val="00E55E4E"/>
    <w:rsid w:val="00E5724F"/>
    <w:rsid w:val="00E60DCE"/>
    <w:rsid w:val="00E6262A"/>
    <w:rsid w:val="00E656CA"/>
    <w:rsid w:val="00E6767B"/>
    <w:rsid w:val="00E75643"/>
    <w:rsid w:val="00E77850"/>
    <w:rsid w:val="00E81ADE"/>
    <w:rsid w:val="00E820A7"/>
    <w:rsid w:val="00E8371D"/>
    <w:rsid w:val="00E83941"/>
    <w:rsid w:val="00E943B8"/>
    <w:rsid w:val="00E953B6"/>
    <w:rsid w:val="00EA0C6D"/>
    <w:rsid w:val="00EA3EF9"/>
    <w:rsid w:val="00EA4841"/>
    <w:rsid w:val="00EB0424"/>
    <w:rsid w:val="00EB1FA7"/>
    <w:rsid w:val="00EB51E9"/>
    <w:rsid w:val="00EB5A18"/>
    <w:rsid w:val="00EB5E36"/>
    <w:rsid w:val="00EB792A"/>
    <w:rsid w:val="00EC23C4"/>
    <w:rsid w:val="00EC2CB6"/>
    <w:rsid w:val="00EC34E2"/>
    <w:rsid w:val="00EC3FF4"/>
    <w:rsid w:val="00EC5354"/>
    <w:rsid w:val="00EC5AA8"/>
    <w:rsid w:val="00EC6F9D"/>
    <w:rsid w:val="00ED222E"/>
    <w:rsid w:val="00ED34EF"/>
    <w:rsid w:val="00ED3BE2"/>
    <w:rsid w:val="00ED55C4"/>
    <w:rsid w:val="00ED5779"/>
    <w:rsid w:val="00ED7603"/>
    <w:rsid w:val="00EE1D41"/>
    <w:rsid w:val="00EE4244"/>
    <w:rsid w:val="00EE50B3"/>
    <w:rsid w:val="00EE62A0"/>
    <w:rsid w:val="00EE6A9E"/>
    <w:rsid w:val="00EE74F2"/>
    <w:rsid w:val="00EF18B2"/>
    <w:rsid w:val="00EF1B2B"/>
    <w:rsid w:val="00EF278B"/>
    <w:rsid w:val="00EF3B37"/>
    <w:rsid w:val="00EF50D3"/>
    <w:rsid w:val="00EF63A8"/>
    <w:rsid w:val="00F0003C"/>
    <w:rsid w:val="00F02EFE"/>
    <w:rsid w:val="00F0324B"/>
    <w:rsid w:val="00F1011D"/>
    <w:rsid w:val="00F131C9"/>
    <w:rsid w:val="00F13656"/>
    <w:rsid w:val="00F153D7"/>
    <w:rsid w:val="00F20B17"/>
    <w:rsid w:val="00F21FFD"/>
    <w:rsid w:val="00F34343"/>
    <w:rsid w:val="00F36975"/>
    <w:rsid w:val="00F42518"/>
    <w:rsid w:val="00F43ED5"/>
    <w:rsid w:val="00F46C4A"/>
    <w:rsid w:val="00F50432"/>
    <w:rsid w:val="00F509D7"/>
    <w:rsid w:val="00F51E40"/>
    <w:rsid w:val="00F53F8B"/>
    <w:rsid w:val="00F558BE"/>
    <w:rsid w:val="00F55902"/>
    <w:rsid w:val="00F60802"/>
    <w:rsid w:val="00F60DEC"/>
    <w:rsid w:val="00F6209B"/>
    <w:rsid w:val="00F636A0"/>
    <w:rsid w:val="00F638F5"/>
    <w:rsid w:val="00F655FC"/>
    <w:rsid w:val="00F70631"/>
    <w:rsid w:val="00F76C01"/>
    <w:rsid w:val="00F80953"/>
    <w:rsid w:val="00F9006B"/>
    <w:rsid w:val="00FA0A2E"/>
    <w:rsid w:val="00FA46B9"/>
    <w:rsid w:val="00FA4E8F"/>
    <w:rsid w:val="00FA5988"/>
    <w:rsid w:val="00FB1B90"/>
    <w:rsid w:val="00FC00FF"/>
    <w:rsid w:val="00FC49D9"/>
    <w:rsid w:val="00FC7839"/>
    <w:rsid w:val="00FD1387"/>
    <w:rsid w:val="00FD2B25"/>
    <w:rsid w:val="00FD373F"/>
    <w:rsid w:val="00FD4E29"/>
    <w:rsid w:val="00FD4E8D"/>
    <w:rsid w:val="00FD62CB"/>
    <w:rsid w:val="00FE09E6"/>
    <w:rsid w:val="00FE3433"/>
    <w:rsid w:val="00FF23E1"/>
    <w:rsid w:val="00FF328B"/>
    <w:rsid w:val="00FF4BF2"/>
    <w:rsid w:val="00FF5484"/>
    <w:rsid w:val="00FF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048B4"/>
  <w14:defaultImageDpi w14:val="32767"/>
  <w15:chartTrackingRefBased/>
  <w15:docId w15:val="{6E981AF9-84E4-A248-B7AF-F23A7DF86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F63A8"/>
    <w:pPr>
      <w:spacing w:after="240"/>
      <w:ind w:firstLine="720"/>
      <w:jc w:val="both"/>
    </w:pPr>
    <w:rPr>
      <w:rFonts w:ascii="Arial" w:hAnsi="Arial" w:cs="Times New Roman"/>
      <w:szCs w:val="20"/>
    </w:rPr>
  </w:style>
  <w:style w:type="paragraph" w:styleId="Heading1">
    <w:name w:val="heading 1"/>
    <w:basedOn w:val="NormalNoIndent"/>
    <w:next w:val="Normal"/>
    <w:link w:val="Heading1Char"/>
    <w:qFormat/>
    <w:rsid w:val="009A580B"/>
    <w:pPr>
      <w:keepNext/>
      <w:spacing w:before="120" w:after="360"/>
      <w:ind w:firstLine="0"/>
      <w:jc w:val="center"/>
      <w:outlineLvl w:val="0"/>
    </w:pPr>
    <w:rPr>
      <w:b/>
      <w:sz w:val="40"/>
    </w:rPr>
  </w:style>
  <w:style w:type="paragraph" w:styleId="Heading2">
    <w:name w:val="heading 2"/>
    <w:basedOn w:val="NormalNoIndent"/>
    <w:next w:val="Normal"/>
    <w:link w:val="Heading2Char"/>
    <w:qFormat/>
    <w:rsid w:val="009A580B"/>
    <w:pPr>
      <w:keepNext/>
      <w:spacing w:before="60"/>
      <w:ind w:firstLine="0"/>
      <w:jc w:val="center"/>
      <w:outlineLvl w:val="1"/>
    </w:pPr>
    <w:rPr>
      <w:b/>
      <w:sz w:val="32"/>
    </w:rPr>
  </w:style>
  <w:style w:type="paragraph" w:styleId="Heading3">
    <w:name w:val="heading 3"/>
    <w:basedOn w:val="NormalNoIndent"/>
    <w:next w:val="Normal"/>
    <w:link w:val="Heading3Char"/>
    <w:qFormat/>
    <w:rsid w:val="009A580B"/>
    <w:pPr>
      <w:keepNext/>
      <w:spacing w:after="200"/>
      <w:ind w:firstLine="0"/>
      <w:outlineLvl w:val="2"/>
    </w:pPr>
    <w:rPr>
      <w:b/>
      <w:i/>
      <w:sz w:val="28"/>
    </w:rPr>
  </w:style>
  <w:style w:type="paragraph" w:styleId="Heading4">
    <w:name w:val="heading 4"/>
    <w:basedOn w:val="NormalNoIndent"/>
    <w:next w:val="Normal"/>
    <w:link w:val="Heading4Char"/>
    <w:qFormat/>
    <w:rsid w:val="009A580B"/>
    <w:pPr>
      <w:keepNext/>
      <w:spacing w:before="80" w:after="200"/>
      <w:ind w:firstLine="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basedOn w:val="Normal"/>
    <w:rsid w:val="009A580B"/>
    <w:pPr>
      <w:tabs>
        <w:tab w:val="left" w:pos="360"/>
      </w:tabs>
      <w:ind w:left="360" w:hanging="360"/>
    </w:pPr>
    <w:rPr>
      <w:kern w:val="18"/>
    </w:rPr>
  </w:style>
  <w:style w:type="paragraph" w:styleId="BalloonText">
    <w:name w:val="Balloon Text"/>
    <w:basedOn w:val="Normal"/>
    <w:link w:val="BalloonTextChar"/>
    <w:semiHidden/>
    <w:rsid w:val="009A580B"/>
    <w:rPr>
      <w:rFonts w:ascii="Lucida Grande" w:hAnsi="Lucida Grande"/>
      <w:sz w:val="18"/>
      <w:szCs w:val="18"/>
    </w:rPr>
  </w:style>
  <w:style w:type="character" w:customStyle="1" w:styleId="BalloonTextChar">
    <w:name w:val="Balloon Text Char"/>
    <w:basedOn w:val="DefaultParagraphFont"/>
    <w:link w:val="BalloonText"/>
    <w:semiHidden/>
    <w:rsid w:val="009A580B"/>
    <w:rPr>
      <w:rFonts w:ascii="Lucida Grande" w:eastAsia="Times New Roman" w:hAnsi="Lucida Grande" w:cs="Times New Roman"/>
      <w:sz w:val="18"/>
      <w:szCs w:val="18"/>
    </w:rPr>
  </w:style>
  <w:style w:type="paragraph" w:customStyle="1" w:styleId="Equation">
    <w:name w:val="Equation"/>
    <w:basedOn w:val="Normal"/>
    <w:next w:val="Normal"/>
    <w:rsid w:val="009A580B"/>
    <w:pPr>
      <w:tabs>
        <w:tab w:val="center" w:pos="4680"/>
        <w:tab w:val="right" w:pos="9360"/>
      </w:tabs>
    </w:pPr>
    <w:rPr>
      <w:kern w:val="18"/>
    </w:rPr>
  </w:style>
  <w:style w:type="paragraph" w:customStyle="1" w:styleId="Figure">
    <w:name w:val="Figure"/>
    <w:basedOn w:val="Normal"/>
    <w:next w:val="Normal"/>
    <w:rsid w:val="009A580B"/>
    <w:pPr>
      <w:keepLines/>
      <w:tabs>
        <w:tab w:val="right" w:pos="360"/>
        <w:tab w:val="left" w:pos="720"/>
        <w:tab w:val="right" w:pos="9360"/>
      </w:tabs>
      <w:spacing w:after="160" w:line="480" w:lineRule="auto"/>
      <w:ind w:left="720" w:hanging="720"/>
    </w:pPr>
    <w:rPr>
      <w:color w:val="000000"/>
      <w:kern w:val="18"/>
    </w:rPr>
  </w:style>
  <w:style w:type="paragraph" w:customStyle="1" w:styleId="Figurefooter">
    <w:name w:val="Figure footer"/>
    <w:basedOn w:val="Normal"/>
    <w:next w:val="Figure"/>
    <w:rsid w:val="009A580B"/>
    <w:pPr>
      <w:framePr w:hSpace="180" w:vSpace="180" w:wrap="auto" w:hAnchor="text" w:yAlign="bottom"/>
    </w:pPr>
    <w:rPr>
      <w:rFonts w:eastAsia="Times"/>
      <w:b/>
    </w:rPr>
  </w:style>
  <w:style w:type="paragraph" w:customStyle="1" w:styleId="FigureHeader">
    <w:name w:val="Figure Header"/>
    <w:basedOn w:val="Normal"/>
    <w:next w:val="Figure"/>
    <w:rsid w:val="009A580B"/>
    <w:pPr>
      <w:framePr w:wrap="auto" w:hAnchor="margin" w:yAlign="bottom"/>
      <w:tabs>
        <w:tab w:val="right" w:pos="9360"/>
      </w:tabs>
    </w:pPr>
    <w:rPr>
      <w:b/>
      <w:kern w:val="18"/>
    </w:rPr>
  </w:style>
  <w:style w:type="paragraph" w:customStyle="1" w:styleId="Figurelegend">
    <w:name w:val="Figure legend"/>
    <w:basedOn w:val="Normal"/>
    <w:rsid w:val="009A580B"/>
    <w:pPr>
      <w:ind w:left="1530" w:hanging="1530"/>
    </w:pPr>
    <w:rPr>
      <w:rFonts w:eastAsia="Times"/>
    </w:rPr>
  </w:style>
  <w:style w:type="paragraph" w:customStyle="1" w:styleId="NormalNoIndent">
    <w:name w:val="Normal No Indent"/>
    <w:basedOn w:val="Normal"/>
    <w:next w:val="Normal"/>
    <w:rsid w:val="009A580B"/>
  </w:style>
  <w:style w:type="character" w:customStyle="1" w:styleId="Heading1Char">
    <w:name w:val="Heading 1 Char"/>
    <w:basedOn w:val="DefaultParagraphFont"/>
    <w:link w:val="Heading1"/>
    <w:rsid w:val="009A580B"/>
    <w:rPr>
      <w:rFonts w:ascii="Geneva" w:eastAsia="Times New Roman" w:hAnsi="Geneva" w:cs="Times New Roman"/>
      <w:b/>
      <w:sz w:val="40"/>
      <w:szCs w:val="20"/>
    </w:rPr>
  </w:style>
  <w:style w:type="character" w:customStyle="1" w:styleId="Heading2Char">
    <w:name w:val="Heading 2 Char"/>
    <w:basedOn w:val="DefaultParagraphFont"/>
    <w:link w:val="Heading2"/>
    <w:rsid w:val="009A580B"/>
    <w:rPr>
      <w:rFonts w:ascii="Geneva" w:eastAsia="Times New Roman" w:hAnsi="Geneva" w:cs="Times New Roman"/>
      <w:b/>
      <w:sz w:val="32"/>
      <w:szCs w:val="20"/>
    </w:rPr>
  </w:style>
  <w:style w:type="character" w:customStyle="1" w:styleId="Heading3Char">
    <w:name w:val="Heading 3 Char"/>
    <w:basedOn w:val="DefaultParagraphFont"/>
    <w:link w:val="Heading3"/>
    <w:rsid w:val="009A580B"/>
    <w:rPr>
      <w:rFonts w:ascii="Geneva" w:eastAsia="Times New Roman" w:hAnsi="Geneva" w:cs="Times New Roman"/>
      <w:b/>
      <w:i/>
      <w:sz w:val="28"/>
      <w:szCs w:val="20"/>
    </w:rPr>
  </w:style>
  <w:style w:type="character" w:customStyle="1" w:styleId="Heading4Char">
    <w:name w:val="Heading 4 Char"/>
    <w:basedOn w:val="DefaultParagraphFont"/>
    <w:link w:val="Heading4"/>
    <w:rsid w:val="009A580B"/>
    <w:rPr>
      <w:rFonts w:ascii="Geneva" w:eastAsia="Times New Roman" w:hAnsi="Geneva" w:cs="Times New Roman"/>
      <w:b/>
      <w:szCs w:val="20"/>
    </w:rPr>
  </w:style>
  <w:style w:type="paragraph" w:customStyle="1" w:styleId="Reference">
    <w:name w:val="Reference"/>
    <w:basedOn w:val="Normal"/>
    <w:rsid w:val="009A580B"/>
    <w:pPr>
      <w:keepLines/>
      <w:tabs>
        <w:tab w:val="right" w:pos="360"/>
        <w:tab w:val="left" w:pos="720"/>
      </w:tabs>
      <w:spacing w:after="160"/>
      <w:ind w:left="720" w:hanging="720"/>
    </w:pPr>
    <w:rPr>
      <w:sz w:val="20"/>
    </w:rPr>
  </w:style>
  <w:style w:type="paragraph" w:customStyle="1" w:styleId="Response">
    <w:name w:val="Response"/>
    <w:basedOn w:val="Normal"/>
    <w:rsid w:val="009A580B"/>
    <w:pPr>
      <w:tabs>
        <w:tab w:val="left" w:pos="2880"/>
      </w:tabs>
      <w:ind w:left="2880" w:hanging="2880"/>
    </w:pPr>
  </w:style>
  <w:style w:type="paragraph" w:customStyle="1" w:styleId="Tablefootnote">
    <w:name w:val="Table footnote"/>
    <w:basedOn w:val="Normal"/>
    <w:next w:val="Normal"/>
    <w:rsid w:val="009A580B"/>
    <w:pPr>
      <w:keepLines/>
      <w:spacing w:after="140"/>
      <w:ind w:left="720" w:right="720" w:firstLine="0"/>
    </w:pPr>
    <w:rPr>
      <w:sz w:val="20"/>
    </w:rPr>
  </w:style>
  <w:style w:type="paragraph" w:customStyle="1" w:styleId="TableLegend">
    <w:name w:val="Table Legend"/>
    <w:basedOn w:val="Normal"/>
    <w:rsid w:val="009A580B"/>
    <w:pPr>
      <w:keepLines/>
      <w:spacing w:after="140"/>
      <w:ind w:left="720" w:right="720" w:firstLine="0"/>
    </w:pPr>
    <w:rPr>
      <w:sz w:val="20"/>
    </w:rPr>
  </w:style>
  <w:style w:type="paragraph" w:customStyle="1" w:styleId="Tabletitle">
    <w:name w:val="Table title"/>
    <w:basedOn w:val="Normal"/>
    <w:next w:val="Normal"/>
    <w:rsid w:val="009A580B"/>
    <w:pPr>
      <w:keepNext/>
      <w:pageBreakBefore/>
      <w:tabs>
        <w:tab w:val="left" w:pos="1440"/>
      </w:tabs>
      <w:spacing w:before="240" w:after="0"/>
      <w:ind w:left="1440" w:hanging="1440"/>
    </w:pPr>
    <w:rPr>
      <w:b/>
    </w:rPr>
  </w:style>
  <w:style w:type="paragraph" w:styleId="NoSpacing">
    <w:name w:val="No Spacing"/>
    <w:uiPriority w:val="1"/>
    <w:qFormat/>
    <w:rsid w:val="00306F6F"/>
    <w:pPr>
      <w:ind w:firstLine="720"/>
      <w:jc w:val="both"/>
    </w:pPr>
    <w:rPr>
      <w:rFonts w:ascii="Geneva" w:hAnsi="Geneva" w:cs="Times New Roman"/>
      <w:szCs w:val="20"/>
    </w:rPr>
  </w:style>
  <w:style w:type="paragraph" w:styleId="Footer">
    <w:name w:val="footer"/>
    <w:basedOn w:val="Normal"/>
    <w:link w:val="FooterChar"/>
    <w:uiPriority w:val="99"/>
    <w:unhideWhenUsed/>
    <w:rsid w:val="0030102B"/>
    <w:pPr>
      <w:tabs>
        <w:tab w:val="center" w:pos="4680"/>
        <w:tab w:val="right" w:pos="9360"/>
      </w:tabs>
      <w:spacing w:after="0"/>
    </w:pPr>
  </w:style>
  <w:style w:type="character" w:customStyle="1" w:styleId="FooterChar">
    <w:name w:val="Footer Char"/>
    <w:basedOn w:val="DefaultParagraphFont"/>
    <w:link w:val="Footer"/>
    <w:uiPriority w:val="99"/>
    <w:rsid w:val="0030102B"/>
    <w:rPr>
      <w:rFonts w:ascii="Arial" w:hAnsi="Arial" w:cs="Times New Roman"/>
      <w:szCs w:val="20"/>
    </w:rPr>
  </w:style>
  <w:style w:type="character" w:styleId="PageNumber">
    <w:name w:val="page number"/>
    <w:basedOn w:val="DefaultParagraphFont"/>
    <w:uiPriority w:val="99"/>
    <w:semiHidden/>
    <w:unhideWhenUsed/>
    <w:rsid w:val="0030102B"/>
  </w:style>
  <w:style w:type="character" w:customStyle="1" w:styleId="apple-converted-space">
    <w:name w:val="apple-converted-space"/>
    <w:basedOn w:val="DefaultParagraphFont"/>
    <w:rsid w:val="00DF6A2E"/>
  </w:style>
  <w:style w:type="paragraph" w:customStyle="1" w:styleId="EndNoteBibliographyTitle">
    <w:name w:val="EndNote Bibliography Title"/>
    <w:basedOn w:val="Normal"/>
    <w:link w:val="EndNoteBibliographyTitleChar"/>
    <w:rsid w:val="006B1AEF"/>
    <w:pPr>
      <w:spacing w:after="0"/>
      <w:jc w:val="center"/>
    </w:pPr>
    <w:rPr>
      <w:rFonts w:cs="Arial"/>
    </w:rPr>
  </w:style>
  <w:style w:type="character" w:customStyle="1" w:styleId="EndNoteBibliographyTitleChar">
    <w:name w:val="EndNote Bibliography Title Char"/>
    <w:basedOn w:val="DefaultParagraphFont"/>
    <w:link w:val="EndNoteBibliographyTitle"/>
    <w:rsid w:val="006B1AEF"/>
    <w:rPr>
      <w:rFonts w:ascii="Arial" w:hAnsi="Arial" w:cs="Arial"/>
      <w:szCs w:val="20"/>
    </w:rPr>
  </w:style>
  <w:style w:type="paragraph" w:customStyle="1" w:styleId="EndNoteBibliography">
    <w:name w:val="EndNote Bibliography"/>
    <w:basedOn w:val="Normal"/>
    <w:link w:val="EndNoteBibliographyChar"/>
    <w:rsid w:val="006B1AEF"/>
    <w:rPr>
      <w:rFonts w:cs="Arial"/>
    </w:rPr>
  </w:style>
  <w:style w:type="character" w:customStyle="1" w:styleId="EndNoteBibliographyChar">
    <w:name w:val="EndNote Bibliography Char"/>
    <w:basedOn w:val="DefaultParagraphFont"/>
    <w:link w:val="EndNoteBibliography"/>
    <w:rsid w:val="006B1AEF"/>
    <w:rPr>
      <w:rFonts w:ascii="Arial" w:hAnsi="Arial" w:cs="Ari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354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or.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S@OR.org"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TotalTime>
  <Pages>12</Pages>
  <Words>6128</Words>
  <Characters>34934</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Outcomes Research</Company>
  <LinksUpToDate>false</LinksUpToDate>
  <CharactersWithSpaces>40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essler</dc:creator>
  <cp:keywords/>
  <dc:description/>
  <cp:lastModifiedBy>Daniel Sessler</cp:lastModifiedBy>
  <cp:revision>74</cp:revision>
  <cp:lastPrinted>2019-06-17T21:02:00Z</cp:lastPrinted>
  <dcterms:created xsi:type="dcterms:W3CDTF">2019-11-18T14:23:00Z</dcterms:created>
  <dcterms:modified xsi:type="dcterms:W3CDTF">2019-12-29T14:24:00Z</dcterms:modified>
</cp:coreProperties>
</file>